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6A535"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formatics Institute of Technology</w:t>
      </w:r>
    </w:p>
    <w:p w14:paraId="426CBB7E"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 Collaboration With</w:t>
      </w:r>
    </w:p>
    <w:p w14:paraId="6061B76C"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University of Westminster, UK</w:t>
      </w:r>
    </w:p>
    <w:p w14:paraId="1FC6A498" w14:textId="77777777" w:rsidR="00B9121D" w:rsidRPr="006B11E7" w:rsidRDefault="00B9121D" w:rsidP="00B9121D">
      <w:pPr>
        <w:pStyle w:val="ContactInfo"/>
        <w:rPr>
          <w:rFonts w:ascii="Times New Roman" w:hAnsi="Times New Roman" w:cs="Times New Roman"/>
          <w:color w:val="auto"/>
          <w:sz w:val="29"/>
          <w:szCs w:val="29"/>
        </w:rPr>
      </w:pPr>
    </w:p>
    <w:p w14:paraId="22A52673" w14:textId="77777777" w:rsidR="00B9121D" w:rsidRPr="006B11E7" w:rsidRDefault="00B9121D" w:rsidP="00B9121D">
      <w:pPr>
        <w:pStyle w:val="ContactInfo"/>
        <w:rPr>
          <w:rFonts w:ascii="Times New Roman" w:hAnsi="Times New Roman" w:cs="Times New Roman"/>
          <w:color w:val="auto"/>
        </w:rPr>
      </w:pPr>
    </w:p>
    <w:p w14:paraId="34C0CB57" w14:textId="77777777" w:rsidR="00B9121D" w:rsidRPr="006B11E7" w:rsidRDefault="00B9121D" w:rsidP="00B9121D">
      <w:pPr>
        <w:pStyle w:val="ContactInfo"/>
        <w:rPr>
          <w:rFonts w:ascii="Times New Roman" w:hAnsi="Times New Roman" w:cs="Times New Roman"/>
          <w:color w:val="auto"/>
        </w:rPr>
      </w:pPr>
      <w:r w:rsidRPr="006B11E7">
        <w:rPr>
          <w:rFonts w:ascii="Times New Roman" w:hAnsi="Times New Roman" w:cs="Times New Roman"/>
          <w:noProof/>
          <w:color w:val="auto"/>
        </w:rPr>
        <w:drawing>
          <wp:inline distT="0" distB="0" distL="0" distR="0" wp14:anchorId="71265B55" wp14:editId="678ABFCA">
            <wp:extent cx="1592580" cy="185306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4537" cy="1878610"/>
                    </a:xfrm>
                    <a:prstGeom prst="rect">
                      <a:avLst/>
                    </a:prstGeom>
                    <a:noFill/>
                    <a:ln>
                      <a:noFill/>
                    </a:ln>
                  </pic:spPr>
                </pic:pic>
              </a:graphicData>
            </a:graphic>
          </wp:inline>
        </w:drawing>
      </w:r>
    </w:p>
    <w:p w14:paraId="63459FF8" w14:textId="77777777" w:rsidR="00B9121D" w:rsidRPr="006B11E7" w:rsidRDefault="00B9121D" w:rsidP="00B9121D">
      <w:pPr>
        <w:pStyle w:val="ContactInfo"/>
        <w:rPr>
          <w:rFonts w:ascii="Times New Roman" w:hAnsi="Times New Roman" w:cs="Times New Roman"/>
          <w:color w:val="auto"/>
        </w:rPr>
      </w:pPr>
    </w:p>
    <w:p w14:paraId="0116E55C" w14:textId="77777777" w:rsidR="00B9121D" w:rsidRPr="006B11E7" w:rsidRDefault="00B9121D" w:rsidP="00B9121D">
      <w:pPr>
        <w:pStyle w:val="ContactInfo"/>
        <w:rPr>
          <w:rFonts w:ascii="Times New Roman" w:hAnsi="Times New Roman" w:cs="Times New Roman"/>
          <w:i/>
          <w:iCs/>
          <w:color w:val="auto"/>
        </w:rPr>
      </w:pPr>
      <w:r w:rsidRPr="006B11E7">
        <w:rPr>
          <w:rFonts w:ascii="Times New Roman" w:hAnsi="Times New Roman" w:cs="Times New Roman"/>
          <w:i/>
          <w:iCs/>
          <w:color w:val="auto"/>
        </w:rPr>
        <w:t>University of Westminster, Coat of Arms</w:t>
      </w:r>
    </w:p>
    <w:p w14:paraId="66699BFD" w14:textId="77777777" w:rsidR="00B9121D" w:rsidRPr="006B11E7" w:rsidRDefault="00B9121D" w:rsidP="00B9121D">
      <w:pPr>
        <w:pStyle w:val="ContactInfo"/>
        <w:rPr>
          <w:rFonts w:ascii="Times New Roman" w:hAnsi="Times New Roman" w:cs="Times New Roman"/>
          <w:color w:val="auto"/>
        </w:rPr>
      </w:pPr>
    </w:p>
    <w:p w14:paraId="7C922122" w14:textId="77777777" w:rsidR="00B9121D" w:rsidRPr="006B11E7" w:rsidRDefault="00B9121D" w:rsidP="00B9121D">
      <w:pPr>
        <w:pStyle w:val="ContactInfo"/>
        <w:rPr>
          <w:rFonts w:ascii="Times New Roman" w:hAnsi="Times New Roman" w:cs="Times New Roman"/>
          <w:color w:val="auto"/>
          <w:sz w:val="36"/>
        </w:rPr>
      </w:pPr>
    </w:p>
    <w:p w14:paraId="0D0E140F" w14:textId="6FCB3F23" w:rsidR="00B9121D" w:rsidRPr="006B11E7" w:rsidRDefault="00A46753" w:rsidP="00B9121D">
      <w:pPr>
        <w:pStyle w:val="ContactInfo"/>
        <w:rPr>
          <w:rFonts w:ascii="Times New Roman" w:hAnsi="Times New Roman" w:cs="Times New Roman"/>
          <w:color w:val="auto"/>
          <w:sz w:val="36"/>
        </w:rPr>
      </w:pPr>
      <w:r>
        <w:rPr>
          <w:rFonts w:ascii="Times New Roman" w:hAnsi="Times New Roman" w:cs="Times New Roman"/>
          <w:color w:val="auto"/>
          <w:sz w:val="36"/>
        </w:rPr>
        <w:t xml:space="preserve">Generalized </w:t>
      </w:r>
      <w:r w:rsidR="00B9121D" w:rsidRPr="006B11E7">
        <w:rPr>
          <w:rFonts w:ascii="Times New Roman" w:hAnsi="Times New Roman" w:cs="Times New Roman"/>
          <w:color w:val="auto"/>
          <w:sz w:val="36"/>
        </w:rPr>
        <w:t>Abstractive Text Summarization Using Optimized Transformers</w:t>
      </w:r>
    </w:p>
    <w:p w14:paraId="70243CEB" w14:textId="77777777" w:rsidR="00B9121D" w:rsidRPr="006B11E7" w:rsidRDefault="00B9121D" w:rsidP="00B9121D">
      <w:pPr>
        <w:pStyle w:val="ContactInfo"/>
        <w:rPr>
          <w:rFonts w:ascii="Times New Roman" w:hAnsi="Times New Roman" w:cs="Times New Roman"/>
          <w:color w:val="auto"/>
        </w:rPr>
      </w:pPr>
    </w:p>
    <w:p w14:paraId="3941E96D"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30A4BD5C" w14:textId="78595721" w:rsidR="00B9121D" w:rsidRPr="006B11E7" w:rsidRDefault="00A46753" w:rsidP="00B9121D">
      <w:pPr>
        <w:autoSpaceDE w:val="0"/>
        <w:autoSpaceDN w:val="0"/>
        <w:adjustRightInd w:val="0"/>
        <w:spacing w:after="0" w:line="276" w:lineRule="auto"/>
        <w:jc w:val="center"/>
        <w:rPr>
          <w:rFonts w:ascii="Times New Roman" w:hAnsi="Times New Roman" w:cs="Times New Roman"/>
          <w:sz w:val="26"/>
          <w:szCs w:val="26"/>
        </w:rPr>
      </w:pPr>
      <w:r>
        <w:rPr>
          <w:rFonts w:ascii="Times New Roman" w:hAnsi="Times New Roman" w:cs="Times New Roman"/>
          <w:sz w:val="26"/>
          <w:szCs w:val="26"/>
        </w:rPr>
        <w:t>Software Requirements Specification (SRS)</w:t>
      </w:r>
    </w:p>
    <w:p w14:paraId="3B014631"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Mr. Nazhim Kalam</w:t>
      </w:r>
    </w:p>
    <w:p w14:paraId="3AEEA27D"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w1761265 / 2019281</w:t>
      </w:r>
    </w:p>
    <w:p w14:paraId="6FDC6355" w14:textId="77777777" w:rsidR="00B9121D" w:rsidRPr="006B11E7" w:rsidRDefault="00B9121D" w:rsidP="00B9121D">
      <w:pPr>
        <w:pStyle w:val="ContactInfo"/>
        <w:spacing w:line="276" w:lineRule="auto"/>
        <w:rPr>
          <w:rFonts w:ascii="Times New Roman" w:hAnsi="Times New Roman" w:cs="Times New Roman"/>
          <w:color w:val="auto"/>
          <w:sz w:val="26"/>
          <w:szCs w:val="26"/>
        </w:rPr>
      </w:pPr>
    </w:p>
    <w:p w14:paraId="74DBB07B"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Supervised by</w:t>
      </w:r>
    </w:p>
    <w:p w14:paraId="2B0E6196"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Mr. Torin Wirasingha</w:t>
      </w:r>
    </w:p>
    <w:p w14:paraId="61C2778E" w14:textId="77777777" w:rsidR="00B9121D" w:rsidRPr="006B11E7" w:rsidRDefault="00B9121D" w:rsidP="00B9121D">
      <w:pPr>
        <w:pStyle w:val="ContactInfo"/>
        <w:spacing w:before="0"/>
        <w:rPr>
          <w:rFonts w:ascii="Times New Roman" w:hAnsi="Times New Roman" w:cs="Times New Roman"/>
          <w:color w:val="auto"/>
        </w:rPr>
      </w:pPr>
    </w:p>
    <w:p w14:paraId="7C716809" w14:textId="77777777" w:rsidR="00B9121D" w:rsidRPr="006B11E7" w:rsidRDefault="00B9121D" w:rsidP="00B9121D">
      <w:pPr>
        <w:pStyle w:val="ContactInfo"/>
        <w:spacing w:before="0"/>
        <w:rPr>
          <w:rFonts w:ascii="Times New Roman" w:hAnsi="Times New Roman" w:cs="Times New Roman"/>
          <w:color w:val="auto"/>
        </w:rPr>
      </w:pPr>
    </w:p>
    <w:p w14:paraId="25B11F3A"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1707B496"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September 2022</w:t>
      </w:r>
    </w:p>
    <w:p w14:paraId="1DA7A108"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p>
    <w:p w14:paraId="42D96EC5"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is Project Proposal is submitted in partial fulfilment of the requirements for</w:t>
      </w:r>
    </w:p>
    <w:p w14:paraId="2A7B649E"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e BSc (Hons) Computer Science degree at</w:t>
      </w:r>
    </w:p>
    <w:p w14:paraId="0CBFC69C" w14:textId="5ACFCE33" w:rsidR="00BD4347" w:rsidRPr="006B11E7" w:rsidRDefault="00B9121D" w:rsidP="00B9121D">
      <w:pPr>
        <w:jc w:val="center"/>
        <w:rPr>
          <w:rFonts w:ascii="Times New Roman" w:hAnsi="Times New Roman" w:cs="Times New Roman"/>
          <w:sz w:val="24"/>
          <w:szCs w:val="24"/>
        </w:rPr>
        <w:sectPr w:rsidR="00BD4347" w:rsidRPr="006B11E7" w:rsidSect="000A5567">
          <w:headerReference w:type="default" r:id="rId9"/>
          <w:footerReference w:type="default" r:id="rId10"/>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pgNumType w:fmt="lowerRoman" w:start="1"/>
          <w:cols w:space="720"/>
          <w:titlePg/>
          <w:docGrid w:linePitch="360"/>
        </w:sectPr>
      </w:pPr>
      <w:r w:rsidRPr="006B11E7">
        <w:rPr>
          <w:rFonts w:ascii="Times New Roman" w:hAnsi="Times New Roman" w:cs="Times New Roman"/>
          <w:sz w:val="26"/>
          <w:szCs w:val="26"/>
        </w:rPr>
        <w:t>the University of Westminster.</w:t>
      </w:r>
    </w:p>
    <w:sdt>
      <w:sdtPr>
        <w:rPr>
          <w:rFonts w:cs="Times New Roman"/>
        </w:rPr>
        <w:id w:val="1302351125"/>
        <w:docPartObj>
          <w:docPartGallery w:val="Table of Contents"/>
          <w:docPartUnique/>
        </w:docPartObj>
      </w:sdtPr>
      <w:sdtEndPr>
        <w:rPr>
          <w:b w:val="0"/>
          <w:noProof/>
          <w:sz w:val="24"/>
          <w:szCs w:val="24"/>
        </w:rPr>
      </w:sdtEndPr>
      <w:sdtContent>
        <w:p w14:paraId="486A7904" w14:textId="60E994BD" w:rsidR="007C1436" w:rsidRPr="008866F5" w:rsidRDefault="008866F5" w:rsidP="00380BB0">
          <w:pPr>
            <w:pStyle w:val="TOCHeading"/>
            <w:spacing w:line="360" w:lineRule="auto"/>
            <w:rPr>
              <w:rFonts w:cs="Times New Roman"/>
              <w:szCs w:val="32"/>
            </w:rPr>
          </w:pPr>
          <w:r w:rsidRPr="008866F5">
            <w:rPr>
              <w:rFonts w:cs="Times New Roman"/>
              <w:szCs w:val="32"/>
            </w:rPr>
            <w:t xml:space="preserve">Table </w:t>
          </w:r>
          <w:r w:rsidR="00360512" w:rsidRPr="008866F5">
            <w:rPr>
              <w:rFonts w:cs="Times New Roman"/>
              <w:szCs w:val="32"/>
            </w:rPr>
            <w:t>of</w:t>
          </w:r>
          <w:r w:rsidR="00456775" w:rsidRPr="008866F5">
            <w:rPr>
              <w:rFonts w:cs="Times New Roman"/>
              <w:szCs w:val="32"/>
            </w:rPr>
            <w:t xml:space="preserve"> Contents</w:t>
          </w:r>
        </w:p>
        <w:p w14:paraId="59F7B68D" w14:textId="7DADBD67" w:rsidR="001D71CF" w:rsidRPr="0072505F" w:rsidRDefault="007C1436" w:rsidP="0072505F">
          <w:pPr>
            <w:pStyle w:val="TOC1"/>
            <w:jc w:val="both"/>
            <w:rPr>
              <w:rFonts w:ascii="Times New Roman" w:hAnsi="Times New Roman" w:cs="Times New Roman"/>
              <w:noProof/>
            </w:rPr>
          </w:pPr>
          <w:r w:rsidRPr="00456775">
            <w:rPr>
              <w:rFonts w:ascii="Times New Roman" w:hAnsi="Times New Roman" w:cs="Times New Roman"/>
              <w:sz w:val="24"/>
              <w:szCs w:val="24"/>
            </w:rPr>
            <w:fldChar w:fldCharType="begin"/>
          </w:r>
          <w:r w:rsidRPr="00456775">
            <w:rPr>
              <w:rFonts w:ascii="Times New Roman" w:hAnsi="Times New Roman" w:cs="Times New Roman"/>
              <w:sz w:val="24"/>
              <w:szCs w:val="24"/>
            </w:rPr>
            <w:instrText xml:space="preserve"> TOC \o "1-3" \h \z \u </w:instrText>
          </w:r>
          <w:r w:rsidRPr="00456775">
            <w:rPr>
              <w:rFonts w:ascii="Times New Roman" w:hAnsi="Times New Roman" w:cs="Times New Roman"/>
              <w:sz w:val="24"/>
              <w:szCs w:val="24"/>
            </w:rPr>
            <w:fldChar w:fldCharType="separate"/>
          </w:r>
          <w:hyperlink w:anchor="_Toc120468722" w:history="1">
            <w:r w:rsidR="001D71CF" w:rsidRPr="0072505F">
              <w:rPr>
                <w:rStyle w:val="Hyperlink"/>
                <w:rFonts w:ascii="Times New Roman" w:hAnsi="Times New Roman" w:cs="Times New Roman"/>
                <w:noProof/>
              </w:rPr>
              <w:t>List of Figure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2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ii</w:t>
            </w:r>
            <w:r w:rsidR="001D71CF" w:rsidRPr="0072505F">
              <w:rPr>
                <w:rFonts w:ascii="Times New Roman" w:hAnsi="Times New Roman" w:cs="Times New Roman"/>
                <w:noProof/>
                <w:webHidden/>
              </w:rPr>
              <w:fldChar w:fldCharType="end"/>
            </w:r>
          </w:hyperlink>
        </w:p>
        <w:p w14:paraId="0F231DDC" w14:textId="5AAD49D1" w:rsidR="001D71CF" w:rsidRPr="0072505F" w:rsidRDefault="00FC20EC" w:rsidP="0072505F">
          <w:pPr>
            <w:pStyle w:val="TOC1"/>
            <w:jc w:val="both"/>
            <w:rPr>
              <w:rFonts w:ascii="Times New Roman" w:hAnsi="Times New Roman" w:cs="Times New Roman"/>
              <w:noProof/>
            </w:rPr>
          </w:pPr>
          <w:hyperlink w:anchor="_Toc120468723" w:history="1">
            <w:r w:rsidR="001D71CF" w:rsidRPr="0072505F">
              <w:rPr>
                <w:rStyle w:val="Hyperlink"/>
                <w:rFonts w:ascii="Times New Roman" w:hAnsi="Times New Roman" w:cs="Times New Roman"/>
                <w:noProof/>
              </w:rPr>
              <w:t>List of Table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3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ii</w:t>
            </w:r>
            <w:r w:rsidR="001D71CF" w:rsidRPr="0072505F">
              <w:rPr>
                <w:rFonts w:ascii="Times New Roman" w:hAnsi="Times New Roman" w:cs="Times New Roman"/>
                <w:noProof/>
                <w:webHidden/>
              </w:rPr>
              <w:fldChar w:fldCharType="end"/>
            </w:r>
          </w:hyperlink>
        </w:p>
        <w:p w14:paraId="513D4435" w14:textId="30FE2276" w:rsidR="001D71CF" w:rsidRPr="0072505F" w:rsidRDefault="00FC20EC" w:rsidP="0072505F">
          <w:pPr>
            <w:pStyle w:val="TOC1"/>
            <w:tabs>
              <w:tab w:val="left" w:pos="440"/>
            </w:tabs>
            <w:jc w:val="both"/>
            <w:rPr>
              <w:rFonts w:ascii="Times New Roman" w:hAnsi="Times New Roman" w:cs="Times New Roman"/>
              <w:noProof/>
            </w:rPr>
          </w:pPr>
          <w:hyperlink w:anchor="_Toc120468724" w:history="1">
            <w:r w:rsidR="001D71CF" w:rsidRPr="0072505F">
              <w:rPr>
                <w:rStyle w:val="Hyperlink"/>
                <w:rFonts w:ascii="Times New Roman" w:hAnsi="Times New Roman" w:cs="Times New Roman"/>
                <w:bCs/>
                <w:noProof/>
              </w:rPr>
              <w:t>1.</w:t>
            </w:r>
            <w:r w:rsidR="001D71CF" w:rsidRPr="0072505F">
              <w:rPr>
                <w:rFonts w:ascii="Times New Roman" w:hAnsi="Times New Roman" w:cs="Times New Roman"/>
                <w:noProof/>
              </w:rPr>
              <w:tab/>
            </w:r>
            <w:r w:rsidR="001D71CF" w:rsidRPr="0072505F">
              <w:rPr>
                <w:rStyle w:val="Hyperlink"/>
                <w:rFonts w:ascii="Times New Roman" w:hAnsi="Times New Roman" w:cs="Times New Roman"/>
                <w:bCs/>
                <w:noProof/>
              </w:rPr>
              <w:t>Chapter Overview</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4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w:t>
            </w:r>
            <w:r w:rsidR="001D71CF" w:rsidRPr="0072505F">
              <w:rPr>
                <w:rFonts w:ascii="Times New Roman" w:hAnsi="Times New Roman" w:cs="Times New Roman"/>
                <w:noProof/>
                <w:webHidden/>
              </w:rPr>
              <w:fldChar w:fldCharType="end"/>
            </w:r>
          </w:hyperlink>
        </w:p>
        <w:p w14:paraId="366E8371" w14:textId="712B3F32" w:rsidR="001D71CF" w:rsidRPr="0072505F" w:rsidRDefault="00FC20EC" w:rsidP="0072505F">
          <w:pPr>
            <w:pStyle w:val="TOC1"/>
            <w:tabs>
              <w:tab w:val="left" w:pos="440"/>
            </w:tabs>
            <w:jc w:val="both"/>
            <w:rPr>
              <w:rFonts w:ascii="Times New Roman" w:hAnsi="Times New Roman" w:cs="Times New Roman"/>
              <w:noProof/>
            </w:rPr>
          </w:pPr>
          <w:hyperlink w:anchor="_Toc120468725" w:history="1">
            <w:r w:rsidR="001D71CF" w:rsidRPr="0072505F">
              <w:rPr>
                <w:rStyle w:val="Hyperlink"/>
                <w:rFonts w:ascii="Times New Roman" w:hAnsi="Times New Roman" w:cs="Times New Roman"/>
                <w:noProof/>
              </w:rPr>
              <w:t>2.</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Rich Picture</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5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w:t>
            </w:r>
            <w:r w:rsidR="001D71CF" w:rsidRPr="0072505F">
              <w:rPr>
                <w:rFonts w:ascii="Times New Roman" w:hAnsi="Times New Roman" w:cs="Times New Roman"/>
                <w:noProof/>
                <w:webHidden/>
              </w:rPr>
              <w:fldChar w:fldCharType="end"/>
            </w:r>
          </w:hyperlink>
        </w:p>
        <w:p w14:paraId="48B545E4" w14:textId="21D0233E" w:rsidR="001D71CF" w:rsidRPr="0072505F" w:rsidRDefault="00FC20EC" w:rsidP="0072505F">
          <w:pPr>
            <w:pStyle w:val="TOC1"/>
            <w:tabs>
              <w:tab w:val="left" w:pos="440"/>
            </w:tabs>
            <w:jc w:val="both"/>
            <w:rPr>
              <w:rFonts w:ascii="Times New Roman" w:hAnsi="Times New Roman" w:cs="Times New Roman"/>
              <w:noProof/>
            </w:rPr>
          </w:pPr>
          <w:hyperlink w:anchor="_Toc120468726" w:history="1">
            <w:r w:rsidR="001D71CF" w:rsidRPr="0072505F">
              <w:rPr>
                <w:rStyle w:val="Hyperlink"/>
                <w:rFonts w:ascii="Times New Roman" w:hAnsi="Times New Roman" w:cs="Times New Roman"/>
                <w:noProof/>
              </w:rPr>
              <w:t>3.</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Stakeholder Analysi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6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w:t>
            </w:r>
            <w:r w:rsidR="001D71CF" w:rsidRPr="0072505F">
              <w:rPr>
                <w:rFonts w:ascii="Times New Roman" w:hAnsi="Times New Roman" w:cs="Times New Roman"/>
                <w:noProof/>
                <w:webHidden/>
              </w:rPr>
              <w:fldChar w:fldCharType="end"/>
            </w:r>
          </w:hyperlink>
        </w:p>
        <w:p w14:paraId="6D470C60" w14:textId="0CCC41CD" w:rsidR="001D71CF" w:rsidRPr="0072505F" w:rsidRDefault="00FC20EC" w:rsidP="0072505F">
          <w:pPr>
            <w:pStyle w:val="TOC2"/>
            <w:tabs>
              <w:tab w:val="right" w:leader="dot" w:pos="9350"/>
            </w:tabs>
            <w:spacing w:line="276" w:lineRule="auto"/>
            <w:jc w:val="both"/>
            <w:rPr>
              <w:rFonts w:ascii="Times New Roman" w:hAnsi="Times New Roman" w:cs="Times New Roman"/>
              <w:noProof/>
            </w:rPr>
          </w:pPr>
          <w:hyperlink w:anchor="_Toc120468727" w:history="1">
            <w:r w:rsidR="001D71CF" w:rsidRPr="0072505F">
              <w:rPr>
                <w:rStyle w:val="Hyperlink"/>
                <w:rFonts w:ascii="Times New Roman" w:hAnsi="Times New Roman" w:cs="Times New Roman"/>
                <w:noProof/>
              </w:rPr>
              <w:t>3.1 Stakeholder Onion Model</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7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w:t>
            </w:r>
            <w:r w:rsidR="001D71CF" w:rsidRPr="0072505F">
              <w:rPr>
                <w:rFonts w:ascii="Times New Roman" w:hAnsi="Times New Roman" w:cs="Times New Roman"/>
                <w:noProof/>
                <w:webHidden/>
              </w:rPr>
              <w:fldChar w:fldCharType="end"/>
            </w:r>
          </w:hyperlink>
        </w:p>
        <w:p w14:paraId="59B2A2D4" w14:textId="3DA2A7E0" w:rsidR="001D71CF" w:rsidRPr="0072505F" w:rsidRDefault="00FC20EC" w:rsidP="0072505F">
          <w:pPr>
            <w:pStyle w:val="TOC2"/>
            <w:tabs>
              <w:tab w:val="right" w:leader="dot" w:pos="9350"/>
            </w:tabs>
            <w:spacing w:line="276" w:lineRule="auto"/>
            <w:jc w:val="both"/>
            <w:rPr>
              <w:rFonts w:ascii="Times New Roman" w:hAnsi="Times New Roman" w:cs="Times New Roman"/>
              <w:noProof/>
            </w:rPr>
          </w:pPr>
          <w:hyperlink w:anchor="_Toc120468728" w:history="1">
            <w:r w:rsidR="001D71CF" w:rsidRPr="0072505F">
              <w:rPr>
                <w:rStyle w:val="Hyperlink"/>
                <w:rFonts w:ascii="Times New Roman" w:hAnsi="Times New Roman" w:cs="Times New Roman"/>
                <w:noProof/>
              </w:rPr>
              <w:t>3.2 Stakeholder Viewpoints &amp; Requirement Elicitation Methodology.</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8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3</w:t>
            </w:r>
            <w:r w:rsidR="001D71CF" w:rsidRPr="0072505F">
              <w:rPr>
                <w:rFonts w:ascii="Times New Roman" w:hAnsi="Times New Roman" w:cs="Times New Roman"/>
                <w:noProof/>
                <w:webHidden/>
              </w:rPr>
              <w:fldChar w:fldCharType="end"/>
            </w:r>
          </w:hyperlink>
        </w:p>
        <w:p w14:paraId="351D84D8" w14:textId="02FF6D54" w:rsidR="001D71CF" w:rsidRPr="0072505F" w:rsidRDefault="00FC20EC" w:rsidP="0072505F">
          <w:pPr>
            <w:pStyle w:val="TOC2"/>
            <w:tabs>
              <w:tab w:val="right" w:leader="dot" w:pos="9350"/>
            </w:tabs>
            <w:spacing w:line="276" w:lineRule="auto"/>
            <w:jc w:val="both"/>
            <w:rPr>
              <w:rFonts w:ascii="Times New Roman" w:hAnsi="Times New Roman" w:cs="Times New Roman"/>
              <w:noProof/>
            </w:rPr>
          </w:pPr>
          <w:hyperlink w:anchor="_Toc120468729" w:history="1">
            <w:r w:rsidR="001D71CF" w:rsidRPr="0072505F">
              <w:rPr>
                <w:rStyle w:val="Hyperlink"/>
                <w:rFonts w:ascii="Times New Roman" w:hAnsi="Times New Roman" w:cs="Times New Roman"/>
                <w:noProof/>
              </w:rPr>
              <w:t>3.3 Research Question Mapping</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9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5</w:t>
            </w:r>
            <w:r w:rsidR="001D71CF" w:rsidRPr="0072505F">
              <w:rPr>
                <w:rFonts w:ascii="Times New Roman" w:hAnsi="Times New Roman" w:cs="Times New Roman"/>
                <w:noProof/>
                <w:webHidden/>
              </w:rPr>
              <w:fldChar w:fldCharType="end"/>
            </w:r>
          </w:hyperlink>
        </w:p>
        <w:p w14:paraId="487E268A" w14:textId="2714482D" w:rsidR="001D71CF" w:rsidRPr="0072505F" w:rsidRDefault="00FC20EC" w:rsidP="0072505F">
          <w:pPr>
            <w:pStyle w:val="TOC2"/>
            <w:tabs>
              <w:tab w:val="right" w:leader="dot" w:pos="9350"/>
            </w:tabs>
            <w:spacing w:line="276" w:lineRule="auto"/>
            <w:jc w:val="both"/>
            <w:rPr>
              <w:rFonts w:ascii="Times New Roman" w:hAnsi="Times New Roman" w:cs="Times New Roman"/>
              <w:noProof/>
            </w:rPr>
          </w:pPr>
          <w:hyperlink w:anchor="_Toc120468730" w:history="1">
            <w:r w:rsidR="001D71CF" w:rsidRPr="0072505F">
              <w:rPr>
                <w:rStyle w:val="Hyperlink"/>
                <w:rFonts w:ascii="Times New Roman" w:hAnsi="Times New Roman" w:cs="Times New Roman"/>
                <w:noProof/>
              </w:rPr>
              <w:t>3.4 Roles &amp; Requirement Elicitation Methodology</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0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6</w:t>
            </w:r>
            <w:r w:rsidR="001D71CF" w:rsidRPr="0072505F">
              <w:rPr>
                <w:rFonts w:ascii="Times New Roman" w:hAnsi="Times New Roman" w:cs="Times New Roman"/>
                <w:noProof/>
                <w:webHidden/>
              </w:rPr>
              <w:fldChar w:fldCharType="end"/>
            </w:r>
          </w:hyperlink>
        </w:p>
        <w:p w14:paraId="2A994E55" w14:textId="57D74C8F" w:rsidR="001D71CF" w:rsidRPr="0072505F" w:rsidRDefault="00FC20EC" w:rsidP="0072505F">
          <w:pPr>
            <w:pStyle w:val="TOC1"/>
            <w:tabs>
              <w:tab w:val="left" w:pos="440"/>
            </w:tabs>
            <w:jc w:val="both"/>
            <w:rPr>
              <w:rFonts w:ascii="Times New Roman" w:hAnsi="Times New Roman" w:cs="Times New Roman"/>
              <w:noProof/>
            </w:rPr>
          </w:pPr>
          <w:hyperlink w:anchor="_Toc120468731" w:history="1">
            <w:r w:rsidR="001D71CF" w:rsidRPr="0072505F">
              <w:rPr>
                <w:rStyle w:val="Hyperlink"/>
                <w:rFonts w:ascii="Times New Roman" w:hAnsi="Times New Roman" w:cs="Times New Roman"/>
                <w:noProof/>
              </w:rPr>
              <w:t>4.</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Requirement Elicitation Methodologie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1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7</w:t>
            </w:r>
            <w:r w:rsidR="001D71CF" w:rsidRPr="0072505F">
              <w:rPr>
                <w:rFonts w:ascii="Times New Roman" w:hAnsi="Times New Roman" w:cs="Times New Roman"/>
                <w:noProof/>
                <w:webHidden/>
              </w:rPr>
              <w:fldChar w:fldCharType="end"/>
            </w:r>
          </w:hyperlink>
        </w:p>
        <w:p w14:paraId="565ED052" w14:textId="21C9E205" w:rsidR="001D71CF" w:rsidRPr="0072505F" w:rsidRDefault="00FC20EC" w:rsidP="0072505F">
          <w:pPr>
            <w:pStyle w:val="TOC1"/>
            <w:tabs>
              <w:tab w:val="left" w:pos="440"/>
            </w:tabs>
            <w:jc w:val="both"/>
            <w:rPr>
              <w:rFonts w:ascii="Times New Roman" w:hAnsi="Times New Roman" w:cs="Times New Roman"/>
              <w:noProof/>
            </w:rPr>
          </w:pPr>
          <w:hyperlink w:anchor="_Toc120468732" w:history="1">
            <w:r w:rsidR="001D71CF" w:rsidRPr="0072505F">
              <w:rPr>
                <w:rStyle w:val="Hyperlink"/>
                <w:rFonts w:ascii="Times New Roman" w:hAnsi="Times New Roman" w:cs="Times New Roman"/>
                <w:noProof/>
              </w:rPr>
              <w:t>5.</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Analysis of Data &amp; Presentation of the outcome through Elicitation Methodologie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2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8</w:t>
            </w:r>
            <w:r w:rsidR="001D71CF" w:rsidRPr="0072505F">
              <w:rPr>
                <w:rFonts w:ascii="Times New Roman" w:hAnsi="Times New Roman" w:cs="Times New Roman"/>
                <w:noProof/>
                <w:webHidden/>
              </w:rPr>
              <w:fldChar w:fldCharType="end"/>
            </w:r>
          </w:hyperlink>
        </w:p>
        <w:p w14:paraId="0E6AB189" w14:textId="38EFC6B7" w:rsidR="001D71CF" w:rsidRPr="0072505F" w:rsidRDefault="00FC20EC" w:rsidP="0072505F">
          <w:pPr>
            <w:pStyle w:val="TOC2"/>
            <w:tabs>
              <w:tab w:val="right" w:leader="dot" w:pos="9350"/>
            </w:tabs>
            <w:spacing w:line="276" w:lineRule="auto"/>
            <w:jc w:val="both"/>
            <w:rPr>
              <w:rFonts w:ascii="Times New Roman" w:hAnsi="Times New Roman" w:cs="Times New Roman"/>
              <w:noProof/>
            </w:rPr>
          </w:pPr>
          <w:hyperlink w:anchor="_Toc120468733" w:history="1">
            <w:r w:rsidR="001D71CF" w:rsidRPr="0072505F">
              <w:rPr>
                <w:rStyle w:val="Hyperlink"/>
                <w:rFonts w:ascii="Times New Roman" w:hAnsi="Times New Roman" w:cs="Times New Roman"/>
                <w:noProof/>
              </w:rPr>
              <w:t>5.1 Literature Review</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3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8</w:t>
            </w:r>
            <w:r w:rsidR="001D71CF" w:rsidRPr="0072505F">
              <w:rPr>
                <w:rFonts w:ascii="Times New Roman" w:hAnsi="Times New Roman" w:cs="Times New Roman"/>
                <w:noProof/>
                <w:webHidden/>
              </w:rPr>
              <w:fldChar w:fldCharType="end"/>
            </w:r>
          </w:hyperlink>
        </w:p>
        <w:p w14:paraId="2E297CC8" w14:textId="4B778448" w:rsidR="001D71CF" w:rsidRPr="0072505F" w:rsidRDefault="00FC20EC" w:rsidP="0072505F">
          <w:pPr>
            <w:pStyle w:val="TOC2"/>
            <w:tabs>
              <w:tab w:val="right" w:leader="dot" w:pos="9350"/>
            </w:tabs>
            <w:spacing w:line="276" w:lineRule="auto"/>
            <w:jc w:val="both"/>
            <w:rPr>
              <w:rFonts w:ascii="Times New Roman" w:hAnsi="Times New Roman" w:cs="Times New Roman"/>
              <w:noProof/>
            </w:rPr>
          </w:pPr>
          <w:hyperlink w:anchor="_Toc120468734" w:history="1">
            <w:r w:rsidR="001D71CF" w:rsidRPr="0072505F">
              <w:rPr>
                <w:rStyle w:val="Hyperlink"/>
                <w:rFonts w:ascii="Times New Roman" w:hAnsi="Times New Roman" w:cs="Times New Roman"/>
                <w:noProof/>
              </w:rPr>
              <w:t>5.2 Survey</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4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9</w:t>
            </w:r>
            <w:r w:rsidR="001D71CF" w:rsidRPr="0072505F">
              <w:rPr>
                <w:rFonts w:ascii="Times New Roman" w:hAnsi="Times New Roman" w:cs="Times New Roman"/>
                <w:noProof/>
                <w:webHidden/>
              </w:rPr>
              <w:fldChar w:fldCharType="end"/>
            </w:r>
          </w:hyperlink>
        </w:p>
        <w:p w14:paraId="08A4DE59" w14:textId="05313779" w:rsidR="001D71CF" w:rsidRPr="0072505F" w:rsidRDefault="00FC20EC" w:rsidP="0072505F">
          <w:pPr>
            <w:pStyle w:val="TOC2"/>
            <w:tabs>
              <w:tab w:val="right" w:leader="dot" w:pos="9350"/>
            </w:tabs>
            <w:spacing w:line="276" w:lineRule="auto"/>
            <w:jc w:val="both"/>
            <w:rPr>
              <w:rFonts w:ascii="Times New Roman" w:hAnsi="Times New Roman" w:cs="Times New Roman"/>
              <w:noProof/>
            </w:rPr>
          </w:pPr>
          <w:hyperlink w:anchor="_Toc120468735" w:history="1">
            <w:r w:rsidR="001D71CF" w:rsidRPr="0072505F">
              <w:rPr>
                <w:rStyle w:val="Hyperlink"/>
                <w:rFonts w:ascii="Times New Roman" w:hAnsi="Times New Roman" w:cs="Times New Roman"/>
                <w:noProof/>
              </w:rPr>
              <w:t>5.3 Interview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5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2</w:t>
            </w:r>
            <w:r w:rsidR="001D71CF" w:rsidRPr="0072505F">
              <w:rPr>
                <w:rFonts w:ascii="Times New Roman" w:hAnsi="Times New Roman" w:cs="Times New Roman"/>
                <w:noProof/>
                <w:webHidden/>
              </w:rPr>
              <w:fldChar w:fldCharType="end"/>
            </w:r>
          </w:hyperlink>
        </w:p>
        <w:p w14:paraId="37F2C011" w14:textId="41755374" w:rsidR="001D71CF" w:rsidRPr="0072505F" w:rsidRDefault="00FC20EC" w:rsidP="0072505F">
          <w:pPr>
            <w:pStyle w:val="TOC2"/>
            <w:tabs>
              <w:tab w:val="right" w:leader="dot" w:pos="9350"/>
            </w:tabs>
            <w:spacing w:line="276" w:lineRule="auto"/>
            <w:jc w:val="both"/>
            <w:rPr>
              <w:rFonts w:ascii="Times New Roman" w:hAnsi="Times New Roman" w:cs="Times New Roman"/>
              <w:noProof/>
            </w:rPr>
          </w:pPr>
          <w:hyperlink w:anchor="_Toc120468736" w:history="1">
            <w:r w:rsidR="001D71CF" w:rsidRPr="0072505F">
              <w:rPr>
                <w:rStyle w:val="Hyperlink"/>
                <w:rFonts w:ascii="Times New Roman" w:hAnsi="Times New Roman" w:cs="Times New Roman"/>
                <w:noProof/>
              </w:rPr>
              <w:t>5.4 Prototyping</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6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4</w:t>
            </w:r>
            <w:r w:rsidR="001D71CF" w:rsidRPr="0072505F">
              <w:rPr>
                <w:rFonts w:ascii="Times New Roman" w:hAnsi="Times New Roman" w:cs="Times New Roman"/>
                <w:noProof/>
                <w:webHidden/>
              </w:rPr>
              <w:fldChar w:fldCharType="end"/>
            </w:r>
          </w:hyperlink>
        </w:p>
        <w:p w14:paraId="76BF2DCE" w14:textId="71EED8D0" w:rsidR="001D71CF" w:rsidRPr="0072505F" w:rsidRDefault="00FC20EC" w:rsidP="0072505F">
          <w:pPr>
            <w:pStyle w:val="TOC2"/>
            <w:tabs>
              <w:tab w:val="right" w:leader="dot" w:pos="9350"/>
            </w:tabs>
            <w:spacing w:line="276" w:lineRule="auto"/>
            <w:jc w:val="both"/>
            <w:rPr>
              <w:rFonts w:ascii="Times New Roman" w:hAnsi="Times New Roman" w:cs="Times New Roman"/>
              <w:noProof/>
            </w:rPr>
          </w:pPr>
          <w:hyperlink w:anchor="_Toc120468737" w:history="1">
            <w:r w:rsidR="001D71CF" w:rsidRPr="0072505F">
              <w:rPr>
                <w:rStyle w:val="Hyperlink"/>
                <w:rFonts w:ascii="Times New Roman" w:hAnsi="Times New Roman" w:cs="Times New Roman"/>
                <w:noProof/>
              </w:rPr>
              <w:t>5.5 Brainstorming</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7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5</w:t>
            </w:r>
            <w:r w:rsidR="001D71CF" w:rsidRPr="0072505F">
              <w:rPr>
                <w:rFonts w:ascii="Times New Roman" w:hAnsi="Times New Roman" w:cs="Times New Roman"/>
                <w:noProof/>
                <w:webHidden/>
              </w:rPr>
              <w:fldChar w:fldCharType="end"/>
            </w:r>
          </w:hyperlink>
        </w:p>
        <w:p w14:paraId="1F4D2BAD" w14:textId="4299DC65" w:rsidR="001D71CF" w:rsidRPr="0072505F" w:rsidRDefault="00FC20EC" w:rsidP="0072505F">
          <w:pPr>
            <w:pStyle w:val="TOC2"/>
            <w:tabs>
              <w:tab w:val="right" w:leader="dot" w:pos="9350"/>
            </w:tabs>
            <w:spacing w:line="276" w:lineRule="auto"/>
            <w:jc w:val="both"/>
            <w:rPr>
              <w:rFonts w:ascii="Times New Roman" w:hAnsi="Times New Roman" w:cs="Times New Roman"/>
              <w:noProof/>
            </w:rPr>
          </w:pPr>
          <w:hyperlink w:anchor="_Toc120468738" w:history="1">
            <w:r w:rsidR="001D71CF" w:rsidRPr="0072505F">
              <w:rPr>
                <w:rStyle w:val="Hyperlink"/>
                <w:rFonts w:ascii="Times New Roman" w:hAnsi="Times New Roman" w:cs="Times New Roman"/>
                <w:noProof/>
              </w:rPr>
              <w:t>5.6 Self Evaluation</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8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5</w:t>
            </w:r>
            <w:r w:rsidR="001D71CF" w:rsidRPr="0072505F">
              <w:rPr>
                <w:rFonts w:ascii="Times New Roman" w:hAnsi="Times New Roman" w:cs="Times New Roman"/>
                <w:noProof/>
                <w:webHidden/>
              </w:rPr>
              <w:fldChar w:fldCharType="end"/>
            </w:r>
          </w:hyperlink>
        </w:p>
        <w:p w14:paraId="6E915ECA" w14:textId="427D17F2" w:rsidR="001D71CF" w:rsidRPr="0072505F" w:rsidRDefault="00FC20EC" w:rsidP="0072505F">
          <w:pPr>
            <w:pStyle w:val="TOC1"/>
            <w:tabs>
              <w:tab w:val="left" w:pos="440"/>
            </w:tabs>
            <w:jc w:val="both"/>
            <w:rPr>
              <w:rFonts w:ascii="Times New Roman" w:hAnsi="Times New Roman" w:cs="Times New Roman"/>
              <w:noProof/>
            </w:rPr>
          </w:pPr>
          <w:hyperlink w:anchor="_Toc120468739" w:history="1">
            <w:r w:rsidR="001D71CF" w:rsidRPr="0072505F">
              <w:rPr>
                <w:rStyle w:val="Hyperlink"/>
                <w:rFonts w:ascii="Times New Roman" w:hAnsi="Times New Roman" w:cs="Times New Roman"/>
                <w:noProof/>
              </w:rPr>
              <w:t>6.</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Summary of finding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9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7</w:t>
            </w:r>
            <w:r w:rsidR="001D71CF" w:rsidRPr="0072505F">
              <w:rPr>
                <w:rFonts w:ascii="Times New Roman" w:hAnsi="Times New Roman" w:cs="Times New Roman"/>
                <w:noProof/>
                <w:webHidden/>
              </w:rPr>
              <w:fldChar w:fldCharType="end"/>
            </w:r>
          </w:hyperlink>
        </w:p>
        <w:p w14:paraId="59EE6E82" w14:textId="48FD6BA8" w:rsidR="001D71CF" w:rsidRPr="0072505F" w:rsidRDefault="00FC20EC" w:rsidP="0072505F">
          <w:pPr>
            <w:pStyle w:val="TOC1"/>
            <w:tabs>
              <w:tab w:val="left" w:pos="440"/>
            </w:tabs>
            <w:jc w:val="both"/>
            <w:rPr>
              <w:rFonts w:ascii="Times New Roman" w:hAnsi="Times New Roman" w:cs="Times New Roman"/>
              <w:noProof/>
            </w:rPr>
          </w:pPr>
          <w:hyperlink w:anchor="_Toc120468740" w:history="1">
            <w:r w:rsidR="001D71CF" w:rsidRPr="0072505F">
              <w:rPr>
                <w:rStyle w:val="Hyperlink"/>
                <w:rFonts w:ascii="Times New Roman" w:hAnsi="Times New Roman" w:cs="Times New Roman"/>
                <w:noProof/>
              </w:rPr>
              <w:t>7.</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Context Diagram</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0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9</w:t>
            </w:r>
            <w:r w:rsidR="001D71CF" w:rsidRPr="0072505F">
              <w:rPr>
                <w:rFonts w:ascii="Times New Roman" w:hAnsi="Times New Roman" w:cs="Times New Roman"/>
                <w:noProof/>
                <w:webHidden/>
              </w:rPr>
              <w:fldChar w:fldCharType="end"/>
            </w:r>
          </w:hyperlink>
        </w:p>
        <w:p w14:paraId="2B124646" w14:textId="7EE0F0CF" w:rsidR="001D71CF" w:rsidRPr="0072505F" w:rsidRDefault="00FC20EC" w:rsidP="0072505F">
          <w:pPr>
            <w:pStyle w:val="TOC1"/>
            <w:tabs>
              <w:tab w:val="left" w:pos="440"/>
            </w:tabs>
            <w:jc w:val="both"/>
            <w:rPr>
              <w:rFonts w:ascii="Times New Roman" w:hAnsi="Times New Roman" w:cs="Times New Roman"/>
              <w:noProof/>
            </w:rPr>
          </w:pPr>
          <w:hyperlink w:anchor="_Toc120468741" w:history="1">
            <w:r w:rsidR="001D71CF" w:rsidRPr="0072505F">
              <w:rPr>
                <w:rStyle w:val="Hyperlink"/>
                <w:rFonts w:ascii="Times New Roman" w:hAnsi="Times New Roman" w:cs="Times New Roman"/>
                <w:noProof/>
              </w:rPr>
              <w:t>8.</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Usecase Diagram</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1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9</w:t>
            </w:r>
            <w:r w:rsidR="001D71CF" w:rsidRPr="0072505F">
              <w:rPr>
                <w:rFonts w:ascii="Times New Roman" w:hAnsi="Times New Roman" w:cs="Times New Roman"/>
                <w:noProof/>
                <w:webHidden/>
              </w:rPr>
              <w:fldChar w:fldCharType="end"/>
            </w:r>
          </w:hyperlink>
        </w:p>
        <w:p w14:paraId="771EA51F" w14:textId="223A38A1" w:rsidR="001D71CF" w:rsidRPr="0072505F" w:rsidRDefault="00FC20EC" w:rsidP="0072505F">
          <w:pPr>
            <w:pStyle w:val="TOC1"/>
            <w:tabs>
              <w:tab w:val="left" w:pos="440"/>
            </w:tabs>
            <w:jc w:val="both"/>
            <w:rPr>
              <w:rFonts w:ascii="Times New Roman" w:hAnsi="Times New Roman" w:cs="Times New Roman"/>
              <w:noProof/>
            </w:rPr>
          </w:pPr>
          <w:hyperlink w:anchor="_Toc120468742" w:history="1">
            <w:r w:rsidR="001D71CF" w:rsidRPr="0072505F">
              <w:rPr>
                <w:rStyle w:val="Hyperlink"/>
                <w:rFonts w:ascii="Times New Roman" w:hAnsi="Times New Roman" w:cs="Times New Roman"/>
                <w:noProof/>
              </w:rPr>
              <w:t>9.</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Usecase Description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2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0</w:t>
            </w:r>
            <w:r w:rsidR="001D71CF" w:rsidRPr="0072505F">
              <w:rPr>
                <w:rFonts w:ascii="Times New Roman" w:hAnsi="Times New Roman" w:cs="Times New Roman"/>
                <w:noProof/>
                <w:webHidden/>
              </w:rPr>
              <w:fldChar w:fldCharType="end"/>
            </w:r>
          </w:hyperlink>
        </w:p>
        <w:p w14:paraId="6DB19137" w14:textId="52FBA648" w:rsidR="001D71CF" w:rsidRPr="0072505F" w:rsidRDefault="00FC20EC" w:rsidP="0072505F">
          <w:pPr>
            <w:pStyle w:val="TOC1"/>
            <w:tabs>
              <w:tab w:val="left" w:pos="660"/>
            </w:tabs>
            <w:jc w:val="both"/>
            <w:rPr>
              <w:rFonts w:ascii="Times New Roman" w:hAnsi="Times New Roman" w:cs="Times New Roman"/>
              <w:noProof/>
            </w:rPr>
          </w:pPr>
          <w:hyperlink w:anchor="_Toc120468743" w:history="1">
            <w:r w:rsidR="001D71CF" w:rsidRPr="0072505F">
              <w:rPr>
                <w:rStyle w:val="Hyperlink"/>
                <w:rFonts w:ascii="Times New Roman" w:hAnsi="Times New Roman" w:cs="Times New Roman"/>
                <w:noProof/>
              </w:rPr>
              <w:t>10.</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Requirement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3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2</w:t>
            </w:r>
            <w:r w:rsidR="001D71CF" w:rsidRPr="0072505F">
              <w:rPr>
                <w:rFonts w:ascii="Times New Roman" w:hAnsi="Times New Roman" w:cs="Times New Roman"/>
                <w:noProof/>
                <w:webHidden/>
              </w:rPr>
              <w:fldChar w:fldCharType="end"/>
            </w:r>
          </w:hyperlink>
        </w:p>
        <w:p w14:paraId="501CEE08" w14:textId="61544FC1" w:rsidR="001D71CF" w:rsidRPr="0072505F" w:rsidRDefault="00FC20EC" w:rsidP="0072505F">
          <w:pPr>
            <w:pStyle w:val="TOC2"/>
            <w:tabs>
              <w:tab w:val="right" w:leader="dot" w:pos="9350"/>
            </w:tabs>
            <w:spacing w:line="276" w:lineRule="auto"/>
            <w:jc w:val="both"/>
            <w:rPr>
              <w:rFonts w:ascii="Times New Roman" w:hAnsi="Times New Roman" w:cs="Times New Roman"/>
              <w:noProof/>
            </w:rPr>
          </w:pPr>
          <w:hyperlink w:anchor="_Toc120468744" w:history="1">
            <w:r w:rsidR="001D71CF" w:rsidRPr="0072505F">
              <w:rPr>
                <w:rStyle w:val="Hyperlink"/>
                <w:rFonts w:ascii="Times New Roman" w:hAnsi="Times New Roman" w:cs="Times New Roman"/>
                <w:noProof/>
              </w:rPr>
              <w:t>10.1 Functional Requirement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4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2</w:t>
            </w:r>
            <w:r w:rsidR="001D71CF" w:rsidRPr="0072505F">
              <w:rPr>
                <w:rFonts w:ascii="Times New Roman" w:hAnsi="Times New Roman" w:cs="Times New Roman"/>
                <w:noProof/>
                <w:webHidden/>
              </w:rPr>
              <w:fldChar w:fldCharType="end"/>
            </w:r>
          </w:hyperlink>
        </w:p>
        <w:p w14:paraId="00E476E9" w14:textId="39B40EC3" w:rsidR="001D71CF" w:rsidRPr="0072505F" w:rsidRDefault="00FC20EC" w:rsidP="0072505F">
          <w:pPr>
            <w:pStyle w:val="TOC2"/>
            <w:tabs>
              <w:tab w:val="right" w:leader="dot" w:pos="9350"/>
            </w:tabs>
            <w:spacing w:line="276" w:lineRule="auto"/>
            <w:jc w:val="both"/>
            <w:rPr>
              <w:rFonts w:ascii="Times New Roman" w:hAnsi="Times New Roman" w:cs="Times New Roman"/>
              <w:noProof/>
            </w:rPr>
          </w:pPr>
          <w:hyperlink w:anchor="_Toc120468745" w:history="1">
            <w:r w:rsidR="001D71CF" w:rsidRPr="0072505F">
              <w:rPr>
                <w:rStyle w:val="Hyperlink"/>
                <w:rFonts w:ascii="Times New Roman" w:hAnsi="Times New Roman" w:cs="Times New Roman"/>
                <w:noProof/>
              </w:rPr>
              <w:t>10.2 Non-functional Requirement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5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4</w:t>
            </w:r>
            <w:r w:rsidR="001D71CF" w:rsidRPr="0072505F">
              <w:rPr>
                <w:rFonts w:ascii="Times New Roman" w:hAnsi="Times New Roman" w:cs="Times New Roman"/>
                <w:noProof/>
                <w:webHidden/>
              </w:rPr>
              <w:fldChar w:fldCharType="end"/>
            </w:r>
          </w:hyperlink>
        </w:p>
        <w:p w14:paraId="57B27F7E" w14:textId="2C73008D" w:rsidR="001D71CF" w:rsidRDefault="00FC20EC" w:rsidP="0072505F">
          <w:pPr>
            <w:pStyle w:val="TOC1"/>
            <w:tabs>
              <w:tab w:val="left" w:pos="660"/>
            </w:tabs>
            <w:jc w:val="both"/>
            <w:rPr>
              <w:noProof/>
            </w:rPr>
          </w:pPr>
          <w:hyperlink w:anchor="_Toc120468746" w:history="1">
            <w:r w:rsidR="001D71CF" w:rsidRPr="0072505F">
              <w:rPr>
                <w:rStyle w:val="Hyperlink"/>
                <w:rFonts w:ascii="Times New Roman" w:hAnsi="Times New Roman" w:cs="Times New Roman"/>
                <w:noProof/>
              </w:rPr>
              <w:t>11.</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Chapter Summary</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6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5</w:t>
            </w:r>
            <w:r w:rsidR="001D71CF" w:rsidRPr="0072505F">
              <w:rPr>
                <w:rFonts w:ascii="Times New Roman" w:hAnsi="Times New Roman" w:cs="Times New Roman"/>
                <w:noProof/>
                <w:webHidden/>
              </w:rPr>
              <w:fldChar w:fldCharType="end"/>
            </w:r>
          </w:hyperlink>
        </w:p>
        <w:p w14:paraId="3143FCD0" w14:textId="724847CF" w:rsidR="00EB135B" w:rsidRPr="00456775" w:rsidRDefault="007C1436" w:rsidP="0072505F">
          <w:pPr>
            <w:pStyle w:val="TOCHeading"/>
            <w:spacing w:line="276" w:lineRule="auto"/>
            <w:jc w:val="both"/>
            <w:rPr>
              <w:rFonts w:cs="Times New Roman"/>
              <w:b w:val="0"/>
              <w:noProof/>
              <w:sz w:val="24"/>
              <w:szCs w:val="24"/>
            </w:rPr>
          </w:pPr>
          <w:r w:rsidRPr="00456775">
            <w:rPr>
              <w:rFonts w:cs="Times New Roman"/>
              <w:b w:val="0"/>
              <w:noProof/>
              <w:sz w:val="24"/>
              <w:szCs w:val="24"/>
            </w:rPr>
            <w:fldChar w:fldCharType="end"/>
          </w:r>
        </w:p>
      </w:sdtContent>
    </w:sdt>
    <w:p w14:paraId="19FA6BB6" w14:textId="77777777" w:rsidR="00B26171" w:rsidRDefault="00B26171">
      <w:pPr>
        <w:rPr>
          <w:rFonts w:ascii="Times New Roman" w:eastAsiaTheme="majorEastAsia" w:hAnsi="Times New Roman" w:cstheme="majorBidi"/>
          <w:b/>
          <w:color w:val="6F1515"/>
          <w:sz w:val="32"/>
          <w:szCs w:val="36"/>
        </w:rPr>
      </w:pPr>
      <w:r>
        <w:br w:type="page"/>
      </w:r>
    </w:p>
    <w:p w14:paraId="3FF4B3C4" w14:textId="0B821F60" w:rsidR="002C4291" w:rsidRPr="00D74537" w:rsidRDefault="002C4291" w:rsidP="005E2676">
      <w:pPr>
        <w:pStyle w:val="Heading1"/>
        <w:spacing w:line="360" w:lineRule="auto"/>
      </w:pPr>
      <w:bookmarkStart w:id="0" w:name="_Toc120468722"/>
      <w:r w:rsidRPr="00D74537">
        <w:lastRenderedPageBreak/>
        <w:t>List of Figures</w:t>
      </w:r>
      <w:bookmarkEnd w:id="0"/>
    </w:p>
    <w:p w14:paraId="64E34E18" w14:textId="4F9CBB51" w:rsidR="002D3F84" w:rsidRPr="005E2676" w:rsidRDefault="002D3F84" w:rsidP="005E2676">
      <w:pPr>
        <w:pStyle w:val="TableofFigures"/>
        <w:tabs>
          <w:tab w:val="right" w:leader="dot" w:pos="9350"/>
        </w:tabs>
        <w:spacing w:line="360" w:lineRule="auto"/>
        <w:jc w:val="both"/>
        <w:rPr>
          <w:rFonts w:ascii="Times New Roman" w:hAnsi="Times New Roman" w:cs="Times New Roman"/>
          <w:noProof/>
          <w:sz w:val="24"/>
          <w:szCs w:val="24"/>
        </w:rPr>
      </w:pPr>
      <w:r w:rsidRPr="005E2676">
        <w:rPr>
          <w:rFonts w:ascii="Times New Roman" w:hAnsi="Times New Roman" w:cs="Times New Roman"/>
          <w:sz w:val="24"/>
          <w:szCs w:val="24"/>
        </w:rPr>
        <w:fldChar w:fldCharType="begin"/>
      </w:r>
      <w:r w:rsidRPr="005E2676">
        <w:rPr>
          <w:rFonts w:ascii="Times New Roman" w:hAnsi="Times New Roman" w:cs="Times New Roman"/>
          <w:sz w:val="24"/>
          <w:szCs w:val="24"/>
        </w:rPr>
        <w:instrText xml:space="preserve"> TOC \h \z \c "Figure" </w:instrText>
      </w:r>
      <w:r w:rsidRPr="005E2676">
        <w:rPr>
          <w:rFonts w:ascii="Times New Roman" w:hAnsi="Times New Roman" w:cs="Times New Roman"/>
          <w:sz w:val="24"/>
          <w:szCs w:val="24"/>
        </w:rPr>
        <w:fldChar w:fldCharType="separate"/>
      </w:r>
      <w:hyperlink w:anchor="_Toc117550682" w:history="1">
        <w:r w:rsidRPr="005E2676">
          <w:rPr>
            <w:rStyle w:val="Hyperlink"/>
            <w:rFonts w:ascii="Times New Roman" w:hAnsi="Times New Roman" w:cs="Times New Roman"/>
            <w:noProof/>
            <w:sz w:val="24"/>
            <w:szCs w:val="24"/>
          </w:rPr>
          <w:t>Figure 12.</w:t>
        </w:r>
        <w:r w:rsidR="00C946BE">
          <w:rPr>
            <w:rStyle w:val="Hyperlink"/>
            <w:rFonts w:ascii="Times New Roman" w:hAnsi="Times New Roman" w:cs="Times New Roman"/>
            <w:noProof/>
            <w:sz w:val="24"/>
            <w:szCs w:val="24"/>
          </w:rPr>
          <w:t>1</w:t>
        </w:r>
        <w:r w:rsidRPr="005E2676">
          <w:rPr>
            <w:rStyle w:val="Hyperlink"/>
            <w:rFonts w:ascii="Times New Roman" w:hAnsi="Times New Roman" w:cs="Times New Roman"/>
            <w:noProof/>
            <w:sz w:val="24"/>
            <w:szCs w:val="24"/>
          </w:rPr>
          <w:t xml:space="preserve"> - Prototype Feature Diagram (Self-composed)</w:t>
        </w:r>
        <w:r w:rsidRPr="005E2676">
          <w:rPr>
            <w:rFonts w:ascii="Times New Roman" w:hAnsi="Times New Roman" w:cs="Times New Roman"/>
            <w:noProof/>
            <w:webHidden/>
            <w:sz w:val="24"/>
            <w:szCs w:val="24"/>
          </w:rPr>
          <w:tab/>
        </w:r>
        <w:r w:rsidRPr="005E2676">
          <w:rPr>
            <w:rFonts w:ascii="Times New Roman" w:hAnsi="Times New Roman" w:cs="Times New Roman"/>
            <w:noProof/>
            <w:webHidden/>
            <w:sz w:val="24"/>
            <w:szCs w:val="24"/>
          </w:rPr>
          <w:fldChar w:fldCharType="begin"/>
        </w:r>
        <w:r w:rsidRPr="005E2676">
          <w:rPr>
            <w:rFonts w:ascii="Times New Roman" w:hAnsi="Times New Roman" w:cs="Times New Roman"/>
            <w:noProof/>
            <w:webHidden/>
            <w:sz w:val="24"/>
            <w:szCs w:val="24"/>
          </w:rPr>
          <w:instrText xml:space="preserve"> PAGEREF _Toc117550682 \h </w:instrText>
        </w:r>
        <w:r w:rsidRPr="005E2676">
          <w:rPr>
            <w:rFonts w:ascii="Times New Roman" w:hAnsi="Times New Roman" w:cs="Times New Roman"/>
            <w:noProof/>
            <w:webHidden/>
            <w:sz w:val="24"/>
            <w:szCs w:val="24"/>
          </w:rPr>
        </w:r>
        <w:r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Pr="005E2676">
          <w:rPr>
            <w:rFonts w:ascii="Times New Roman" w:hAnsi="Times New Roman" w:cs="Times New Roman"/>
            <w:noProof/>
            <w:webHidden/>
            <w:sz w:val="24"/>
            <w:szCs w:val="24"/>
          </w:rPr>
          <w:fldChar w:fldCharType="end"/>
        </w:r>
      </w:hyperlink>
    </w:p>
    <w:p w14:paraId="7F37D6CA" w14:textId="6854E1AA" w:rsidR="002D3F84" w:rsidRPr="00F65430" w:rsidRDefault="00FC20EC"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3" w:history="1">
        <w:r w:rsidR="002D3F84" w:rsidRPr="00F65430">
          <w:rPr>
            <w:rStyle w:val="Hyperlink"/>
            <w:rFonts w:ascii="Times New Roman" w:hAnsi="Times New Roman" w:cs="Times New Roman"/>
            <w:noProof/>
            <w:sz w:val="24"/>
            <w:szCs w:val="24"/>
          </w:rPr>
          <w:t xml:space="preserve">Figure </w:t>
        </w:r>
        <w:r w:rsidR="00C946BE" w:rsidRPr="00F65430">
          <w:rPr>
            <w:rStyle w:val="Hyperlink"/>
            <w:rFonts w:ascii="Times New Roman" w:hAnsi="Times New Roman" w:cs="Times New Roman"/>
            <w:noProof/>
            <w:sz w:val="24"/>
            <w:szCs w:val="24"/>
          </w:rPr>
          <w:t>13.1</w:t>
        </w:r>
        <w:r w:rsidR="00A21166">
          <w:rPr>
            <w:rStyle w:val="Hyperlink"/>
            <w:rFonts w:ascii="Times New Roman" w:hAnsi="Times New Roman" w:cs="Times New Roman"/>
            <w:noProof/>
            <w:sz w:val="24"/>
            <w:szCs w:val="24"/>
          </w:rPr>
          <w:t xml:space="preserve"> -</w:t>
        </w:r>
        <w:r w:rsidR="002D3F84" w:rsidRPr="00F65430">
          <w:rPr>
            <w:rStyle w:val="Hyperlink"/>
            <w:rFonts w:ascii="Times New Roman" w:hAnsi="Times New Roman" w:cs="Times New Roman"/>
            <w:noProof/>
            <w:sz w:val="24"/>
            <w:szCs w:val="24"/>
          </w:rPr>
          <w:t xml:space="preserve"> Gantt Chart</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3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6</w:t>
        </w:r>
        <w:r w:rsidR="002D3F84" w:rsidRPr="00F65430">
          <w:rPr>
            <w:rFonts w:ascii="Times New Roman" w:hAnsi="Times New Roman" w:cs="Times New Roman"/>
            <w:noProof/>
            <w:webHidden/>
            <w:sz w:val="24"/>
            <w:szCs w:val="24"/>
          </w:rPr>
          <w:fldChar w:fldCharType="end"/>
        </w:r>
      </w:hyperlink>
    </w:p>
    <w:p w14:paraId="1C380F0D" w14:textId="1CF285F2" w:rsidR="002D3F84" w:rsidRPr="00F65430" w:rsidRDefault="00FC20EC"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4" w:history="1">
        <w:r w:rsidR="002D3F84" w:rsidRPr="00F65430">
          <w:rPr>
            <w:rStyle w:val="Hyperlink"/>
            <w:rFonts w:ascii="Times New Roman" w:hAnsi="Times New Roman" w:cs="Times New Roman"/>
            <w:noProof/>
            <w:sz w:val="24"/>
            <w:szCs w:val="24"/>
          </w:rPr>
          <w:t xml:space="preserve">Figure 13.2 - </w:t>
        </w:r>
        <w:r w:rsidR="00F65430" w:rsidRPr="00F65430">
          <w:rPr>
            <w:rFonts w:ascii="Times New Roman" w:hAnsi="Times New Roman" w:cs="Times New Roman"/>
            <w:sz w:val="24"/>
            <w:szCs w:val="24"/>
          </w:rPr>
          <w:t>Model development flow (Self-composed)</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4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21</w:t>
        </w:r>
        <w:r w:rsidR="002D3F84" w:rsidRPr="00F65430">
          <w:rPr>
            <w:rFonts w:ascii="Times New Roman" w:hAnsi="Times New Roman" w:cs="Times New Roman"/>
            <w:noProof/>
            <w:webHidden/>
            <w:sz w:val="24"/>
            <w:szCs w:val="24"/>
          </w:rPr>
          <w:fldChar w:fldCharType="end"/>
        </w:r>
      </w:hyperlink>
    </w:p>
    <w:p w14:paraId="15C65581" w14:textId="4C3D114B" w:rsidR="007C7E80" w:rsidRPr="007C7E80" w:rsidRDefault="002D3F84" w:rsidP="005E2676">
      <w:pPr>
        <w:spacing w:line="360" w:lineRule="auto"/>
        <w:jc w:val="both"/>
      </w:pPr>
      <w:r w:rsidRPr="005E2676">
        <w:rPr>
          <w:rFonts w:ascii="Times New Roman" w:hAnsi="Times New Roman" w:cs="Times New Roman"/>
          <w:sz w:val="24"/>
          <w:szCs w:val="24"/>
        </w:rPr>
        <w:fldChar w:fldCharType="end"/>
      </w:r>
    </w:p>
    <w:p w14:paraId="057DCFDE" w14:textId="17A39044" w:rsidR="002C4291" w:rsidRDefault="00BE7550" w:rsidP="005E2676">
      <w:pPr>
        <w:pStyle w:val="Heading1"/>
        <w:spacing w:line="360" w:lineRule="auto"/>
      </w:pPr>
      <w:bookmarkStart w:id="1" w:name="_Toc120468723"/>
      <w:r>
        <w:t>List of Tables</w:t>
      </w:r>
      <w:bookmarkEnd w:id="1"/>
    </w:p>
    <w:p w14:paraId="1A60D388" w14:textId="43A0A530" w:rsidR="008F4053" w:rsidRPr="005E2676" w:rsidRDefault="00BE7550" w:rsidP="005E2676">
      <w:pPr>
        <w:pStyle w:val="TableofFigures"/>
        <w:tabs>
          <w:tab w:val="right" w:leader="dot" w:pos="9350"/>
        </w:tabs>
        <w:spacing w:line="360" w:lineRule="auto"/>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17584436" w:history="1">
        <w:r w:rsidR="00BB6A10">
          <w:rPr>
            <w:rStyle w:val="Hyperlink"/>
            <w:rFonts w:ascii="Times New Roman" w:hAnsi="Times New Roman" w:cs="Times New Roman"/>
            <w:noProof/>
            <w:sz w:val="24"/>
            <w:szCs w:val="24"/>
          </w:rPr>
          <w:t>T</w:t>
        </w:r>
        <w:r w:rsidR="008F4053" w:rsidRPr="005E2676">
          <w:rPr>
            <w:rStyle w:val="Hyperlink"/>
            <w:rFonts w:ascii="Times New Roman" w:hAnsi="Times New Roman" w:cs="Times New Roman"/>
            <w:noProof/>
            <w:sz w:val="24"/>
            <w:szCs w:val="24"/>
          </w:rPr>
          <w:t xml:space="preserve">able 5.1 - </w:t>
        </w:r>
        <w:r w:rsidR="00BB6A10">
          <w:rPr>
            <w:rStyle w:val="Hyperlink"/>
            <w:rFonts w:ascii="Times New Roman" w:hAnsi="Times New Roman" w:cs="Times New Roman"/>
            <w:noProof/>
            <w:sz w:val="24"/>
            <w:szCs w:val="24"/>
          </w:rPr>
          <w:t>R</w:t>
        </w:r>
        <w:r w:rsidR="008F4053" w:rsidRPr="005E2676">
          <w:rPr>
            <w:rStyle w:val="Hyperlink"/>
            <w:rFonts w:ascii="Times New Roman" w:hAnsi="Times New Roman" w:cs="Times New Roman"/>
            <w:noProof/>
            <w:sz w:val="24"/>
            <w:szCs w:val="24"/>
          </w:rPr>
          <w:t>elated work in abstractive text summarizatio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6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3</w:t>
        </w:r>
        <w:r w:rsidR="008F4053" w:rsidRPr="005E2676">
          <w:rPr>
            <w:rFonts w:ascii="Times New Roman" w:hAnsi="Times New Roman" w:cs="Times New Roman"/>
            <w:noProof/>
            <w:webHidden/>
            <w:sz w:val="24"/>
            <w:szCs w:val="24"/>
          </w:rPr>
          <w:fldChar w:fldCharType="end"/>
        </w:r>
      </w:hyperlink>
    </w:p>
    <w:p w14:paraId="0F9FD104" w14:textId="39167FEA" w:rsidR="008F4053" w:rsidRPr="005E2676" w:rsidRDefault="00FC20EC" w:rsidP="005E2676">
      <w:pPr>
        <w:pStyle w:val="TableofFigures"/>
        <w:tabs>
          <w:tab w:val="right" w:leader="dot" w:pos="9350"/>
        </w:tabs>
        <w:spacing w:line="360" w:lineRule="auto"/>
        <w:rPr>
          <w:rFonts w:ascii="Times New Roman" w:hAnsi="Times New Roman" w:cs="Times New Roman"/>
          <w:noProof/>
          <w:sz w:val="24"/>
          <w:szCs w:val="24"/>
        </w:rPr>
      </w:pPr>
      <w:hyperlink w:anchor="_Toc117584437"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1.1</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esearch Objectiv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7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9</w:t>
        </w:r>
        <w:r w:rsidR="008F4053" w:rsidRPr="005E2676">
          <w:rPr>
            <w:rFonts w:ascii="Times New Roman" w:hAnsi="Times New Roman" w:cs="Times New Roman"/>
            <w:noProof/>
            <w:webHidden/>
            <w:sz w:val="24"/>
            <w:szCs w:val="24"/>
          </w:rPr>
          <w:fldChar w:fldCharType="end"/>
        </w:r>
      </w:hyperlink>
    </w:p>
    <w:p w14:paraId="01223A4F" w14:textId="4603636C" w:rsidR="008F4053" w:rsidRPr="005E2676" w:rsidRDefault="00FC20EC" w:rsidP="005E2676">
      <w:pPr>
        <w:pStyle w:val="TableofFigures"/>
        <w:tabs>
          <w:tab w:val="right" w:leader="dot" w:pos="9350"/>
        </w:tabs>
        <w:spacing w:line="360" w:lineRule="auto"/>
        <w:rPr>
          <w:rFonts w:ascii="Times New Roman" w:hAnsi="Times New Roman" w:cs="Times New Roman"/>
          <w:noProof/>
          <w:sz w:val="24"/>
          <w:szCs w:val="24"/>
        </w:rPr>
      </w:pPr>
      <w:hyperlink w:anchor="_Toc117584438" w:history="1">
        <w:r w:rsidR="008F4053" w:rsidRPr="005E2676">
          <w:rPr>
            <w:rStyle w:val="Hyperlink"/>
            <w:rFonts w:ascii="Times New Roman" w:hAnsi="Times New Roman" w:cs="Times New Roman"/>
            <w:noProof/>
            <w:sz w:val="24"/>
            <w:szCs w:val="24"/>
          </w:rPr>
          <w:t>Table 13.1 - Research Methodology</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8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008F4053" w:rsidRPr="005E2676">
          <w:rPr>
            <w:rFonts w:ascii="Times New Roman" w:hAnsi="Times New Roman" w:cs="Times New Roman"/>
            <w:noProof/>
            <w:webHidden/>
            <w:sz w:val="24"/>
            <w:szCs w:val="24"/>
          </w:rPr>
          <w:fldChar w:fldCharType="end"/>
        </w:r>
      </w:hyperlink>
    </w:p>
    <w:p w14:paraId="1923907D" w14:textId="16FFC99D" w:rsidR="008F4053" w:rsidRPr="005E2676" w:rsidRDefault="00FC20EC" w:rsidP="005E2676">
      <w:pPr>
        <w:pStyle w:val="TableofFigures"/>
        <w:tabs>
          <w:tab w:val="right" w:leader="dot" w:pos="9350"/>
        </w:tabs>
        <w:spacing w:line="360" w:lineRule="auto"/>
        <w:rPr>
          <w:rFonts w:ascii="Times New Roman" w:hAnsi="Times New Roman" w:cs="Times New Roman"/>
          <w:noProof/>
          <w:sz w:val="24"/>
          <w:szCs w:val="24"/>
        </w:rPr>
      </w:pPr>
      <w:hyperlink w:anchor="_Toc117584439"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2</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Deliverables and </w:t>
        </w:r>
        <w:r w:rsidR="00CA0062" w:rsidRPr="005E2676">
          <w:rPr>
            <w:rStyle w:val="Hyperlink"/>
            <w:rFonts w:ascii="Times New Roman" w:hAnsi="Times New Roman" w:cs="Times New Roman"/>
            <w:noProof/>
            <w:sz w:val="24"/>
            <w:szCs w:val="24"/>
          </w:rPr>
          <w:t>Dat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9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7</w:t>
        </w:r>
        <w:r w:rsidR="008F4053" w:rsidRPr="005E2676">
          <w:rPr>
            <w:rFonts w:ascii="Times New Roman" w:hAnsi="Times New Roman" w:cs="Times New Roman"/>
            <w:noProof/>
            <w:webHidden/>
            <w:sz w:val="24"/>
            <w:szCs w:val="24"/>
          </w:rPr>
          <w:fldChar w:fldCharType="end"/>
        </w:r>
      </w:hyperlink>
    </w:p>
    <w:p w14:paraId="046AD033" w14:textId="398BE34F" w:rsidR="008F4053" w:rsidRPr="005E2676" w:rsidRDefault="00FC20EC" w:rsidP="005E2676">
      <w:pPr>
        <w:pStyle w:val="TableofFigures"/>
        <w:tabs>
          <w:tab w:val="right" w:leader="dot" w:pos="9350"/>
        </w:tabs>
        <w:spacing w:line="360" w:lineRule="auto"/>
        <w:rPr>
          <w:rFonts w:ascii="Times New Roman" w:hAnsi="Times New Roman" w:cs="Times New Roman"/>
          <w:noProof/>
          <w:sz w:val="24"/>
          <w:szCs w:val="24"/>
        </w:rPr>
      </w:pPr>
      <w:hyperlink w:anchor="_Toc117584440"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3</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isk Mitigation Pla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40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9</w:t>
        </w:r>
        <w:r w:rsidR="008F4053" w:rsidRPr="005E2676">
          <w:rPr>
            <w:rFonts w:ascii="Times New Roman" w:hAnsi="Times New Roman" w:cs="Times New Roman"/>
            <w:noProof/>
            <w:webHidden/>
            <w:sz w:val="24"/>
            <w:szCs w:val="24"/>
          </w:rPr>
          <w:fldChar w:fldCharType="end"/>
        </w:r>
      </w:hyperlink>
    </w:p>
    <w:p w14:paraId="78E24842" w14:textId="6F7FF181" w:rsidR="00BE7550" w:rsidRDefault="00BE7550" w:rsidP="00BF2BA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5BB71B6" w14:textId="33065A70" w:rsidR="00BF2BA8" w:rsidRDefault="00BF2BA8" w:rsidP="00BF2BA8">
      <w:pPr>
        <w:spacing w:line="360" w:lineRule="auto"/>
        <w:jc w:val="both"/>
        <w:rPr>
          <w:rFonts w:ascii="Times New Roman" w:hAnsi="Times New Roman" w:cs="Times New Roman"/>
          <w:sz w:val="24"/>
          <w:szCs w:val="24"/>
        </w:rPr>
      </w:pPr>
    </w:p>
    <w:p w14:paraId="15C85654" w14:textId="41A48D9C" w:rsidR="00BF2BA8" w:rsidRDefault="00BF2BA8" w:rsidP="00BF2BA8">
      <w:pPr>
        <w:spacing w:line="360" w:lineRule="auto"/>
        <w:jc w:val="both"/>
        <w:rPr>
          <w:rFonts w:ascii="Times New Roman" w:hAnsi="Times New Roman" w:cs="Times New Roman"/>
          <w:sz w:val="24"/>
          <w:szCs w:val="24"/>
        </w:rPr>
      </w:pPr>
    </w:p>
    <w:p w14:paraId="60D9833F" w14:textId="460F6CF8" w:rsidR="00BF2BA8" w:rsidRDefault="00BF2BA8" w:rsidP="00BF2BA8">
      <w:pPr>
        <w:spacing w:line="360" w:lineRule="auto"/>
        <w:jc w:val="both"/>
        <w:rPr>
          <w:rFonts w:ascii="Times New Roman" w:hAnsi="Times New Roman" w:cs="Times New Roman"/>
          <w:sz w:val="24"/>
          <w:szCs w:val="24"/>
        </w:rPr>
      </w:pPr>
    </w:p>
    <w:p w14:paraId="04E57DC1" w14:textId="77777777" w:rsidR="00B26171" w:rsidRDefault="00B26171">
      <w:pPr>
        <w:rPr>
          <w:rFonts w:ascii="Times New Roman" w:hAnsi="Times New Roman" w:cs="Times New Roman"/>
          <w:b/>
          <w:bCs/>
          <w:color w:val="6F1515"/>
          <w:sz w:val="32"/>
          <w:szCs w:val="32"/>
        </w:rPr>
      </w:pPr>
      <w:r>
        <w:rPr>
          <w:rFonts w:ascii="Times New Roman" w:hAnsi="Times New Roman" w:cs="Times New Roman"/>
          <w:b/>
          <w:bCs/>
          <w:color w:val="6F1515"/>
          <w:sz w:val="32"/>
          <w:szCs w:val="32"/>
        </w:rPr>
        <w:br w:type="page"/>
      </w:r>
    </w:p>
    <w:p w14:paraId="1A2EEFB1" w14:textId="3702E3AF" w:rsidR="009E5AD6" w:rsidRPr="00FF43C3" w:rsidRDefault="006D459B" w:rsidP="00934D6B">
      <w:pPr>
        <w:spacing w:line="360" w:lineRule="auto"/>
        <w:jc w:val="both"/>
        <w:rPr>
          <w:rFonts w:ascii="Times New Roman" w:hAnsi="Times New Roman" w:cs="Times New Roman"/>
          <w:b/>
          <w:bCs/>
          <w:color w:val="6F1515"/>
          <w:sz w:val="32"/>
          <w:szCs w:val="32"/>
        </w:rPr>
      </w:pPr>
      <w:r w:rsidRPr="00FF43C3">
        <w:rPr>
          <w:rFonts w:ascii="Times New Roman" w:hAnsi="Times New Roman" w:cs="Times New Roman"/>
          <w:b/>
          <w:bCs/>
          <w:color w:val="6F1515"/>
          <w:sz w:val="32"/>
          <w:szCs w:val="32"/>
        </w:rPr>
        <w:lastRenderedPageBreak/>
        <w:t>Acronyms</w:t>
      </w:r>
      <w:r w:rsidR="00F64292" w:rsidRPr="00FF43C3">
        <w:rPr>
          <w:rFonts w:ascii="Times New Roman" w:hAnsi="Times New Roman" w:cs="Times New Roman"/>
          <w:b/>
          <w:bCs/>
          <w:color w:val="6F1515"/>
          <w:sz w:val="32"/>
          <w:szCs w:val="32"/>
        </w:rPr>
        <w:t xml:space="preserve"> </w:t>
      </w:r>
    </w:p>
    <w:tbl>
      <w:tblPr>
        <w:tblStyle w:val="PlainTable4"/>
        <w:tblW w:w="0" w:type="auto"/>
        <w:tblLook w:val="04A0" w:firstRow="1" w:lastRow="0" w:firstColumn="1" w:lastColumn="0" w:noHBand="0" w:noVBand="1"/>
      </w:tblPr>
      <w:tblGrid>
        <w:gridCol w:w="1440"/>
        <w:gridCol w:w="7470"/>
      </w:tblGrid>
      <w:tr w:rsidR="00731EE7" w:rsidRPr="006B11E7" w14:paraId="1E68DD22" w14:textId="77777777" w:rsidTr="00BE3E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5AE24C2" w14:textId="0B74A9F4" w:rsidR="00731EE7" w:rsidRPr="00205B2E" w:rsidRDefault="00731EE7" w:rsidP="00731EE7">
            <w:pPr>
              <w:spacing w:line="360" w:lineRule="auto"/>
              <w:rPr>
                <w:rFonts w:ascii="Times New Roman" w:hAnsi="Times New Roman" w:cs="Times New Roman"/>
                <w:bCs w:val="0"/>
                <w:sz w:val="24"/>
                <w:szCs w:val="24"/>
              </w:rPr>
            </w:pPr>
            <w:bookmarkStart w:id="2" w:name="aiacronym"/>
            <w:r w:rsidRPr="00205B2E">
              <w:rPr>
                <w:rFonts w:ascii="Times New Roman" w:hAnsi="Times New Roman" w:cs="Times New Roman"/>
                <w:bCs w:val="0"/>
                <w:sz w:val="24"/>
                <w:szCs w:val="24"/>
              </w:rPr>
              <w:t>AI</w:t>
            </w:r>
            <w:bookmarkEnd w:id="2"/>
            <w:r w:rsidRPr="00205B2E">
              <w:rPr>
                <w:rFonts w:ascii="Times New Roman" w:hAnsi="Times New Roman" w:cs="Times New Roman"/>
                <w:bCs w:val="0"/>
                <w:sz w:val="24"/>
                <w:szCs w:val="24"/>
              </w:rPr>
              <w:t xml:space="preserve"> </w:t>
            </w:r>
          </w:p>
        </w:tc>
        <w:tc>
          <w:tcPr>
            <w:tcW w:w="7470" w:type="dxa"/>
          </w:tcPr>
          <w:p w14:paraId="54C4D694" w14:textId="04721E4C" w:rsidR="00731EE7" w:rsidRPr="0017473C" w:rsidRDefault="00731EE7" w:rsidP="00731EE7">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731EE7" w:rsidRPr="006B11E7" w14:paraId="76F58F4B"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7F8345F" w14:textId="23FA5DB0" w:rsidR="00731EE7" w:rsidRPr="00205B2E" w:rsidRDefault="00731EE7" w:rsidP="00731EE7">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DL</w:t>
            </w:r>
          </w:p>
        </w:tc>
        <w:tc>
          <w:tcPr>
            <w:tcW w:w="7470" w:type="dxa"/>
          </w:tcPr>
          <w:p w14:paraId="47FE043E" w14:textId="3EFD98F0"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731EE7" w:rsidRPr="006B11E7" w14:paraId="6999D4C0"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4587291B" w14:textId="50FBE506" w:rsidR="00731EE7" w:rsidRPr="00205B2E" w:rsidRDefault="00731EE7" w:rsidP="00731EE7">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GUI</w:t>
            </w:r>
          </w:p>
        </w:tc>
        <w:tc>
          <w:tcPr>
            <w:tcW w:w="7470" w:type="dxa"/>
          </w:tcPr>
          <w:p w14:paraId="6D40CA32" w14:textId="65387DE5"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731EE7" w:rsidRPr="006B11E7" w14:paraId="73BD7E01"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D83BBDE" w14:textId="717CCBCB"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ML</w:t>
            </w:r>
          </w:p>
        </w:tc>
        <w:tc>
          <w:tcPr>
            <w:tcW w:w="7470" w:type="dxa"/>
          </w:tcPr>
          <w:p w14:paraId="51CAFFA0" w14:textId="1AD39F22"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731EE7" w:rsidRPr="006B11E7" w14:paraId="756BF97B"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4797E73F" w14:textId="062A2055"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NLP</w:t>
            </w:r>
          </w:p>
        </w:tc>
        <w:tc>
          <w:tcPr>
            <w:tcW w:w="7470" w:type="dxa"/>
          </w:tcPr>
          <w:p w14:paraId="298F3188" w14:textId="0B7D1B4B"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731EE7" w:rsidRPr="006B11E7" w14:paraId="3DF0C4C2"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A4EE409" w14:textId="087B842F"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tcPr>
          <w:p w14:paraId="4F8F0CF4" w14:textId="348C016C" w:rsidR="00731EE7" w:rsidRPr="00FF43C3"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731EE7" w:rsidRPr="006B11E7" w14:paraId="3676FF57"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58B91154" w14:textId="2028E942"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tcPr>
          <w:p w14:paraId="4EDAAEF6" w14:textId="1CC087B0"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731EE7" w:rsidRPr="006B11E7" w14:paraId="6CA416B4"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0E2E7CA2" w14:textId="371201DE"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tcPr>
          <w:p w14:paraId="28700608" w14:textId="190389CB"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731EE7" w:rsidRPr="006B11E7" w14:paraId="7054C7BE"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6E07E143" w14:textId="596D178C" w:rsidR="00731EE7" w:rsidRPr="00205B2E" w:rsidRDefault="00731EE7" w:rsidP="00731EE7">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tcPr>
          <w:p w14:paraId="3F59BA81" w14:textId="67A25FA4"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731EE7" w:rsidRPr="006B11E7" w14:paraId="38C31240"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F7FBEE7" w14:textId="2B4E47D0"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tcPr>
          <w:p w14:paraId="62CB9FEC" w14:textId="442F2E51"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731EE7" w:rsidRPr="006B11E7" w14:paraId="431AF88C"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2EA00235" w14:textId="5A40F7C9"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tcPr>
          <w:p w14:paraId="4B8186BE" w14:textId="79247780"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731EE7" w:rsidRPr="006B11E7" w14:paraId="6271218F"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CBDDE4F" w14:textId="10036650"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tcPr>
          <w:p w14:paraId="1B067988" w14:textId="4C3B256B"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731EE7" w:rsidRPr="006B11E7" w14:paraId="6193FD16"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29214BE8" w14:textId="5C0A94C6"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tcPr>
          <w:p w14:paraId="7D69DEC4" w14:textId="4A5CCBAF"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731EE7" w:rsidRPr="006B11E7" w14:paraId="48EBD020"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056126D0" w14:textId="2039AE67"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tcPr>
          <w:p w14:paraId="7B1AA9AA" w14:textId="5B466068"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731EE7" w:rsidRPr="006B11E7" w14:paraId="36FB2826"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6E927BB8" w14:textId="77777777"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99C2EB9" w14:textId="04A14772"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tcPr>
          <w:p w14:paraId="0CF8EC4C" w14:textId="77777777" w:rsidR="00731E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17B9338B" w14:textId="448DDE53"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731EE7" w:rsidRPr="006B11E7" w14:paraId="451B029C"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D0C62F7" w14:textId="66B292BF"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tcPr>
          <w:p w14:paraId="0F3D7E17" w14:textId="0809AF03"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731EE7" w:rsidRPr="006B11E7" w14:paraId="1FE52CCE"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69C7FC6E" w14:textId="77777777" w:rsidR="00731EE7" w:rsidRDefault="00731EE7" w:rsidP="00731EE7">
            <w:pPr>
              <w:spacing w:line="360" w:lineRule="auto"/>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382C0491" w14:textId="77777777" w:rsidR="00731EE7" w:rsidRDefault="00731EE7" w:rsidP="00731EE7">
            <w:pPr>
              <w:spacing w:line="360" w:lineRule="auto"/>
              <w:rPr>
                <w:rFonts w:ascii="Times New Roman" w:hAnsi="Times New Roman" w:cs="Times New Roman"/>
                <w:b w:val="0"/>
                <w:sz w:val="24"/>
                <w:szCs w:val="24"/>
              </w:rPr>
            </w:pPr>
            <w:r>
              <w:rPr>
                <w:rFonts w:ascii="Times New Roman" w:hAnsi="Times New Roman" w:cs="Times New Roman"/>
                <w:bCs w:val="0"/>
                <w:sz w:val="24"/>
                <w:szCs w:val="24"/>
              </w:rPr>
              <w:t>REST</w:t>
            </w:r>
          </w:p>
          <w:p w14:paraId="2D058776" w14:textId="0BB80B24" w:rsidR="00731EE7" w:rsidRPr="00205B2E" w:rsidRDefault="00731EE7" w:rsidP="00731EE7">
            <w:pPr>
              <w:spacing w:line="360" w:lineRule="auto"/>
              <w:rPr>
                <w:rFonts w:ascii="Times New Roman" w:hAnsi="Times New Roman" w:cs="Times New Roman"/>
                <w:sz w:val="24"/>
                <w:szCs w:val="24"/>
              </w:rPr>
            </w:pPr>
            <w:r>
              <w:rPr>
                <w:rFonts w:ascii="Times New Roman" w:hAnsi="Times New Roman" w:cs="Times New Roman"/>
                <w:bCs w:val="0"/>
                <w:sz w:val="24"/>
                <w:szCs w:val="24"/>
              </w:rPr>
              <w:t>GPU</w:t>
            </w:r>
          </w:p>
        </w:tc>
        <w:tc>
          <w:tcPr>
            <w:tcW w:w="7470" w:type="dxa"/>
          </w:tcPr>
          <w:p w14:paraId="69B92AAF" w14:textId="77777777" w:rsidR="00731E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7FA77D46" w14:textId="77777777" w:rsidR="00731E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482A755C" w14:textId="577DD061" w:rsidR="00731EE7" w:rsidRPr="00962E73"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sz w:val="24"/>
                <w:szCs w:val="24"/>
              </w:rPr>
              <w:t>Graphical Processing Unit</w:t>
            </w:r>
          </w:p>
        </w:tc>
      </w:tr>
    </w:tbl>
    <w:p w14:paraId="4D8B9B49" w14:textId="64A6F40C" w:rsidR="008866F5" w:rsidRPr="006B11E7" w:rsidRDefault="008866F5">
      <w:pPr>
        <w:rPr>
          <w:rFonts w:ascii="Times New Roman" w:hAnsi="Times New Roman" w:cs="Times New Roman"/>
          <w:b/>
          <w:bCs/>
          <w:sz w:val="32"/>
          <w:szCs w:val="32"/>
        </w:rPr>
        <w:sectPr w:rsidR="008866F5" w:rsidRPr="006B11E7" w:rsidSect="00FF43C3">
          <w:headerReference w:type="first" r:id="rId11"/>
          <w:footerReference w:type="first" r:id="rId12"/>
          <w:pgSz w:w="12240" w:h="15840"/>
          <w:pgMar w:top="1440" w:right="1440" w:bottom="1440" w:left="1440" w:header="720" w:footer="720" w:gutter="0"/>
          <w:pgNumType w:fmt="lowerRoman" w:start="1"/>
          <w:cols w:space="720"/>
          <w:docGrid w:linePitch="360"/>
        </w:sectPr>
      </w:pPr>
    </w:p>
    <w:p w14:paraId="45F3C309" w14:textId="51C416C6" w:rsidR="0095319E" w:rsidRDefault="009B74A8" w:rsidP="00E67205">
      <w:pPr>
        <w:pStyle w:val="Heading1"/>
        <w:numPr>
          <w:ilvl w:val="0"/>
          <w:numId w:val="15"/>
        </w:numPr>
        <w:spacing w:before="0" w:line="360" w:lineRule="auto"/>
        <w:jc w:val="both"/>
        <w:rPr>
          <w:rFonts w:cs="Times New Roman"/>
          <w:bCs/>
          <w:szCs w:val="32"/>
        </w:rPr>
      </w:pPr>
      <w:bookmarkStart w:id="3" w:name="_Toc120468724"/>
      <w:r>
        <w:rPr>
          <w:rFonts w:cs="Times New Roman"/>
          <w:bCs/>
          <w:szCs w:val="32"/>
        </w:rPr>
        <w:lastRenderedPageBreak/>
        <w:t>Chapter Overview</w:t>
      </w:r>
      <w:bookmarkEnd w:id="3"/>
    </w:p>
    <w:p w14:paraId="65F01CD2" w14:textId="00EA584C" w:rsidR="00E67205" w:rsidRPr="00E67205" w:rsidRDefault="00E67205" w:rsidP="00E67205">
      <w:pPr>
        <w:spacing w:line="360" w:lineRule="auto"/>
        <w:jc w:val="both"/>
        <w:rPr>
          <w:rFonts w:ascii="Times New Roman" w:hAnsi="Times New Roman" w:cs="Times New Roman"/>
          <w:sz w:val="24"/>
          <w:szCs w:val="24"/>
        </w:rPr>
      </w:pPr>
      <w:r w:rsidRPr="00E67205">
        <w:rPr>
          <w:rFonts w:ascii="Times New Roman" w:hAnsi="Times New Roman" w:cs="Times New Roman"/>
          <w:sz w:val="24"/>
          <w:szCs w:val="24"/>
        </w:rPr>
        <w:t xml:space="preserve">This chapter aims at identifying potential stakeholders of the project by looking at all potential points of interaction with the system using a </w:t>
      </w:r>
      <w:r w:rsidRPr="009B74A8">
        <w:rPr>
          <w:rFonts w:ascii="Times New Roman" w:hAnsi="Times New Roman" w:cs="Times New Roman"/>
          <w:sz w:val="24"/>
          <w:szCs w:val="24"/>
          <w:u w:val="single"/>
        </w:rPr>
        <w:t>rich picture diagram</w:t>
      </w:r>
      <w:r w:rsidRPr="00E67205">
        <w:rPr>
          <w:rFonts w:ascii="Times New Roman" w:hAnsi="Times New Roman" w:cs="Times New Roman"/>
          <w:sz w:val="24"/>
          <w:szCs w:val="24"/>
        </w:rPr>
        <w:t>, gathering their perspectives to analyze and come up with possible expected use cases, functional and non-functional requirements of the prototype.</w:t>
      </w:r>
    </w:p>
    <w:p w14:paraId="5388256B" w14:textId="34B060B7" w:rsidR="00360512" w:rsidRDefault="009B74A8" w:rsidP="009B74A8">
      <w:pPr>
        <w:pStyle w:val="Heading1"/>
        <w:numPr>
          <w:ilvl w:val="0"/>
          <w:numId w:val="15"/>
        </w:numPr>
        <w:spacing w:before="0" w:line="360" w:lineRule="auto"/>
      </w:pPr>
      <w:bookmarkStart w:id="4" w:name="_Toc120468725"/>
      <w:r>
        <w:t>Rich Picture</w:t>
      </w:r>
      <w:bookmarkEnd w:id="4"/>
    </w:p>
    <w:p w14:paraId="6FE21DDE" w14:textId="2E5949F4" w:rsidR="009B74A8" w:rsidRPr="009B74A8" w:rsidRDefault="009B74A8" w:rsidP="009B74A8">
      <w:pPr>
        <w:pStyle w:val="ListParagraph"/>
        <w:spacing w:line="360" w:lineRule="auto"/>
        <w:ind w:left="360"/>
        <w:jc w:val="center"/>
        <w:rPr>
          <w:rFonts w:ascii="Times New Roman" w:hAnsi="Times New Roman" w:cs="Times New Roman"/>
          <w:sz w:val="24"/>
          <w:szCs w:val="24"/>
        </w:rPr>
      </w:pPr>
      <w:r w:rsidRPr="009B74A8">
        <w:rPr>
          <w:rFonts w:ascii="Times New Roman" w:hAnsi="Times New Roman" w:cs="Times New Roman"/>
          <w:sz w:val="24"/>
          <w:szCs w:val="24"/>
        </w:rPr>
        <w:t>Figure 2.1 – Rich Picture Diagram (</w:t>
      </w:r>
      <w:r w:rsidRPr="009B74A8">
        <w:rPr>
          <w:rFonts w:ascii="Times New Roman" w:hAnsi="Times New Roman" w:cs="Times New Roman"/>
          <w:i/>
          <w:sz w:val="24"/>
          <w:szCs w:val="24"/>
        </w:rPr>
        <w:t>self-composed</w:t>
      </w:r>
      <w:r w:rsidRPr="009B74A8">
        <w:rPr>
          <w:rFonts w:ascii="Times New Roman" w:hAnsi="Times New Roman" w:cs="Times New Roman"/>
          <w:sz w:val="24"/>
          <w:szCs w:val="24"/>
        </w:rPr>
        <w:t>)</w:t>
      </w:r>
    </w:p>
    <w:p w14:paraId="4B3D0051" w14:textId="7979335A" w:rsidR="00B17E98" w:rsidRDefault="00515795" w:rsidP="00642F03">
      <w:pPr>
        <w:spacing w:line="36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347A093B" wp14:editId="6F5A6247">
            <wp:extent cx="5932805" cy="51885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2805" cy="5188585"/>
                    </a:xfrm>
                    <a:prstGeom prst="rect">
                      <a:avLst/>
                    </a:prstGeom>
                    <a:noFill/>
                    <a:ln>
                      <a:noFill/>
                    </a:ln>
                  </pic:spPr>
                </pic:pic>
              </a:graphicData>
            </a:graphic>
          </wp:inline>
        </w:drawing>
      </w:r>
    </w:p>
    <w:p w14:paraId="33CAF3EF" w14:textId="6ED248BF" w:rsidR="00515795" w:rsidRDefault="00515795" w:rsidP="00642F03">
      <w:pPr>
        <w:spacing w:line="360" w:lineRule="auto"/>
        <w:rPr>
          <w:rFonts w:ascii="Times New Roman" w:hAnsi="Times New Roman" w:cs="Times New Roman"/>
          <w:b/>
          <w:sz w:val="24"/>
          <w:szCs w:val="24"/>
        </w:rPr>
      </w:pPr>
    </w:p>
    <w:p w14:paraId="7FAED839" w14:textId="6301A4E4" w:rsidR="00726FF4" w:rsidRDefault="001D71CF" w:rsidP="009B74A8">
      <w:pPr>
        <w:pStyle w:val="Heading1"/>
        <w:numPr>
          <w:ilvl w:val="0"/>
          <w:numId w:val="15"/>
        </w:numPr>
        <w:spacing w:before="0" w:line="360" w:lineRule="auto"/>
        <w:jc w:val="both"/>
      </w:pPr>
      <w:bookmarkStart w:id="5" w:name="_Toc120468726"/>
      <w:r>
        <w:lastRenderedPageBreak/>
        <w:t>Stakeholder Analysis</w:t>
      </w:r>
      <w:bookmarkEnd w:id="5"/>
    </w:p>
    <w:p w14:paraId="2D6AB384" w14:textId="1FAD784C" w:rsidR="00515795" w:rsidRPr="001D71CF" w:rsidRDefault="00726FF4" w:rsidP="009B74A8">
      <w:pPr>
        <w:pStyle w:val="Heading2"/>
        <w:spacing w:before="0" w:line="360" w:lineRule="auto"/>
        <w:rPr>
          <w:b/>
        </w:rPr>
      </w:pPr>
      <w:bookmarkStart w:id="6" w:name="_Toc120468727"/>
      <w:r w:rsidRPr="001D71CF">
        <w:rPr>
          <w:b/>
        </w:rPr>
        <w:t>3.1 Stakeholder Onion Model</w:t>
      </w:r>
      <w:bookmarkEnd w:id="6"/>
    </w:p>
    <w:p w14:paraId="02E15063" w14:textId="5860A4B2" w:rsidR="00682854" w:rsidRDefault="00682854" w:rsidP="00682854">
      <w:pPr>
        <w:jc w:val="center"/>
        <w:rPr>
          <w:rFonts w:ascii="Times New Roman" w:hAnsi="Times New Roman" w:cs="Times New Roman"/>
          <w:sz w:val="24"/>
          <w:szCs w:val="24"/>
        </w:rPr>
      </w:pPr>
      <w:r>
        <w:rPr>
          <w:rFonts w:ascii="Times New Roman" w:hAnsi="Times New Roman" w:cs="Times New Roman"/>
          <w:sz w:val="24"/>
          <w:szCs w:val="24"/>
        </w:rPr>
        <w:t>Figure 3.1 – Stakeholder Onion Model (</w:t>
      </w:r>
      <w:r>
        <w:rPr>
          <w:rFonts w:ascii="Times New Roman" w:hAnsi="Times New Roman" w:cs="Times New Roman"/>
          <w:i/>
          <w:sz w:val="24"/>
          <w:szCs w:val="24"/>
        </w:rPr>
        <w:t>self-composed</w:t>
      </w:r>
      <w:r>
        <w:rPr>
          <w:rFonts w:ascii="Times New Roman" w:hAnsi="Times New Roman" w:cs="Times New Roman"/>
          <w:sz w:val="24"/>
          <w:szCs w:val="24"/>
        </w:rPr>
        <w:t>)</w:t>
      </w:r>
    </w:p>
    <w:p w14:paraId="0E9B24B2" w14:textId="2D0E7BBB" w:rsidR="00FC0A9C" w:rsidRDefault="004B6C73" w:rsidP="00682854">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BBC50AA" wp14:editId="7A410FF7">
            <wp:extent cx="5935980" cy="57378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5980" cy="5737860"/>
                    </a:xfrm>
                    <a:prstGeom prst="rect">
                      <a:avLst/>
                    </a:prstGeom>
                    <a:noFill/>
                    <a:ln>
                      <a:noFill/>
                    </a:ln>
                  </pic:spPr>
                </pic:pic>
              </a:graphicData>
            </a:graphic>
          </wp:inline>
        </w:drawing>
      </w:r>
    </w:p>
    <w:p w14:paraId="15D8D40E" w14:textId="77777777" w:rsidR="00FC0A9C" w:rsidRPr="00682854" w:rsidRDefault="00FC0A9C" w:rsidP="00682854">
      <w:pPr>
        <w:jc w:val="center"/>
        <w:rPr>
          <w:rFonts w:ascii="Times New Roman" w:hAnsi="Times New Roman" w:cs="Times New Roman"/>
          <w:sz w:val="24"/>
          <w:szCs w:val="24"/>
        </w:rPr>
      </w:pPr>
    </w:p>
    <w:p w14:paraId="53782C3A" w14:textId="3A9AFE68" w:rsidR="00682854" w:rsidRDefault="00682854" w:rsidP="00F04C09"/>
    <w:p w14:paraId="671EAD9A" w14:textId="1EF6D446" w:rsidR="009B74A8" w:rsidRDefault="009B74A8" w:rsidP="00F04C09"/>
    <w:p w14:paraId="7E3A4769" w14:textId="77777777" w:rsidR="009B74A8" w:rsidRDefault="009B74A8" w:rsidP="00F04C09"/>
    <w:p w14:paraId="58AFBE0D" w14:textId="5B2E57DA" w:rsidR="00726FF4" w:rsidRDefault="00726FF4" w:rsidP="00515795">
      <w:pPr>
        <w:pStyle w:val="Heading2"/>
        <w:spacing w:line="360" w:lineRule="auto"/>
      </w:pPr>
      <w:bookmarkStart w:id="7" w:name="_Toc120468728"/>
      <w:r>
        <w:lastRenderedPageBreak/>
        <w:t xml:space="preserve">3.2 </w:t>
      </w:r>
      <w:r w:rsidRPr="001D71CF">
        <w:rPr>
          <w:b/>
        </w:rPr>
        <w:t>Stakeholder Viewpoints</w:t>
      </w:r>
      <w:r w:rsidR="00AF71FA" w:rsidRPr="001D71CF">
        <w:rPr>
          <w:b/>
        </w:rPr>
        <w:t xml:space="preserve"> &amp; Requirement Elicitation Methodology.</w:t>
      </w:r>
      <w:bookmarkEnd w:id="7"/>
    </w:p>
    <w:p w14:paraId="49CFCAEA" w14:textId="2B315524" w:rsidR="00682854" w:rsidRPr="009B74A8" w:rsidRDefault="009B74A8" w:rsidP="009B74A8">
      <w:pPr>
        <w:spacing w:line="240" w:lineRule="auto"/>
        <w:jc w:val="center"/>
        <w:rPr>
          <w:rFonts w:ascii="Times New Roman" w:hAnsi="Times New Roman" w:cs="Times New Roman"/>
          <w:sz w:val="24"/>
          <w:szCs w:val="24"/>
        </w:rPr>
      </w:pPr>
      <w:r w:rsidRPr="009B74A8">
        <w:rPr>
          <w:rFonts w:ascii="Times New Roman" w:hAnsi="Times New Roman" w:cs="Times New Roman"/>
          <w:sz w:val="24"/>
          <w:szCs w:val="24"/>
        </w:rPr>
        <w:t>Table 3.1 – Stakeholder Viewpoints &amp; Requirements</w:t>
      </w:r>
    </w:p>
    <w:tbl>
      <w:tblPr>
        <w:tblStyle w:val="TableGrid"/>
        <w:tblW w:w="9355" w:type="dxa"/>
        <w:tblLook w:val="04A0" w:firstRow="1" w:lastRow="0" w:firstColumn="1" w:lastColumn="0" w:noHBand="0" w:noVBand="1"/>
      </w:tblPr>
      <w:tblGrid>
        <w:gridCol w:w="1507"/>
        <w:gridCol w:w="1656"/>
        <w:gridCol w:w="3312"/>
        <w:gridCol w:w="2880"/>
      </w:tblGrid>
      <w:tr w:rsidR="00453265" w14:paraId="2B2659C3" w14:textId="29425F81" w:rsidTr="00AF71FA">
        <w:tc>
          <w:tcPr>
            <w:tcW w:w="1507" w:type="dxa"/>
            <w:shd w:val="clear" w:color="auto" w:fill="F2F2F2" w:themeFill="background1" w:themeFillShade="F2"/>
          </w:tcPr>
          <w:p w14:paraId="00107117" w14:textId="5980926D" w:rsidR="00453265" w:rsidRPr="00515795" w:rsidRDefault="00453265" w:rsidP="00515795">
            <w:pPr>
              <w:spacing w:line="360" w:lineRule="auto"/>
              <w:rPr>
                <w:rFonts w:ascii="Times New Roman" w:hAnsi="Times New Roman" w:cs="Times New Roman"/>
                <w:b/>
                <w:sz w:val="24"/>
                <w:szCs w:val="24"/>
              </w:rPr>
            </w:pPr>
            <w:r w:rsidRPr="00515795">
              <w:rPr>
                <w:rFonts w:ascii="Times New Roman" w:hAnsi="Times New Roman" w:cs="Times New Roman"/>
                <w:b/>
                <w:sz w:val="24"/>
                <w:szCs w:val="24"/>
              </w:rPr>
              <w:t>Stakeholder</w:t>
            </w:r>
          </w:p>
        </w:tc>
        <w:tc>
          <w:tcPr>
            <w:tcW w:w="1656" w:type="dxa"/>
            <w:shd w:val="clear" w:color="auto" w:fill="F2F2F2" w:themeFill="background1" w:themeFillShade="F2"/>
          </w:tcPr>
          <w:p w14:paraId="11CF2473" w14:textId="5AA32F10" w:rsidR="00453265" w:rsidRPr="00515795" w:rsidRDefault="00453265" w:rsidP="00515795">
            <w:pPr>
              <w:spacing w:line="360" w:lineRule="auto"/>
              <w:rPr>
                <w:rFonts w:ascii="Times New Roman" w:hAnsi="Times New Roman" w:cs="Times New Roman"/>
                <w:b/>
                <w:sz w:val="24"/>
                <w:szCs w:val="24"/>
              </w:rPr>
            </w:pPr>
            <w:r w:rsidRPr="00515795">
              <w:rPr>
                <w:rFonts w:ascii="Times New Roman" w:hAnsi="Times New Roman" w:cs="Times New Roman"/>
                <w:b/>
                <w:sz w:val="24"/>
                <w:szCs w:val="24"/>
              </w:rPr>
              <w:t>Role</w:t>
            </w:r>
          </w:p>
        </w:tc>
        <w:tc>
          <w:tcPr>
            <w:tcW w:w="3312" w:type="dxa"/>
            <w:shd w:val="clear" w:color="auto" w:fill="F2F2F2" w:themeFill="background1" w:themeFillShade="F2"/>
          </w:tcPr>
          <w:p w14:paraId="52B5FFE2" w14:textId="0C9E8578" w:rsidR="00453265" w:rsidRPr="00515795" w:rsidRDefault="00453265" w:rsidP="00515795">
            <w:pPr>
              <w:spacing w:line="360" w:lineRule="auto"/>
              <w:rPr>
                <w:rFonts w:ascii="Times New Roman" w:hAnsi="Times New Roman" w:cs="Times New Roman"/>
                <w:b/>
                <w:sz w:val="24"/>
                <w:szCs w:val="24"/>
              </w:rPr>
            </w:pPr>
            <w:r w:rsidRPr="00515795">
              <w:rPr>
                <w:rFonts w:ascii="Times New Roman" w:hAnsi="Times New Roman" w:cs="Times New Roman"/>
                <w:b/>
                <w:sz w:val="24"/>
                <w:szCs w:val="24"/>
              </w:rPr>
              <w:t>Benefits/ Role Description</w:t>
            </w:r>
          </w:p>
        </w:tc>
        <w:tc>
          <w:tcPr>
            <w:tcW w:w="2880" w:type="dxa"/>
            <w:shd w:val="clear" w:color="auto" w:fill="F2F2F2" w:themeFill="background1" w:themeFillShade="F2"/>
          </w:tcPr>
          <w:p w14:paraId="72568FD5" w14:textId="4EBA23BB" w:rsidR="00453265" w:rsidRPr="00515795" w:rsidRDefault="00AF71FA" w:rsidP="00515795">
            <w:pPr>
              <w:spacing w:line="360" w:lineRule="auto"/>
              <w:rPr>
                <w:rFonts w:ascii="Times New Roman" w:hAnsi="Times New Roman" w:cs="Times New Roman"/>
                <w:b/>
                <w:sz w:val="24"/>
                <w:szCs w:val="24"/>
              </w:rPr>
            </w:pPr>
            <w:r>
              <w:rPr>
                <w:rFonts w:ascii="Times New Roman" w:hAnsi="Times New Roman" w:cs="Times New Roman"/>
                <w:b/>
                <w:sz w:val="24"/>
                <w:szCs w:val="24"/>
              </w:rPr>
              <w:t>Requirement Elicitation Methodology</w:t>
            </w:r>
          </w:p>
        </w:tc>
      </w:tr>
      <w:tr w:rsidR="00453265" w14:paraId="6EA33056" w14:textId="61577848" w:rsidTr="00AF71FA">
        <w:trPr>
          <w:trHeight w:val="235"/>
        </w:trPr>
        <w:tc>
          <w:tcPr>
            <w:tcW w:w="1507" w:type="dxa"/>
          </w:tcPr>
          <w:p w14:paraId="794E5B3D" w14:textId="2A4C8B61" w:rsidR="00453265" w:rsidRPr="0051579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1656" w:type="dxa"/>
            <w:vMerge w:val="restart"/>
          </w:tcPr>
          <w:p w14:paraId="4E0F255A" w14:textId="749A184E" w:rsidR="00453265" w:rsidRPr="00515795" w:rsidRDefault="00453265" w:rsidP="00682854">
            <w:pPr>
              <w:spacing w:line="360" w:lineRule="auto"/>
              <w:jc w:val="both"/>
              <w:rPr>
                <w:rFonts w:ascii="Times New Roman" w:hAnsi="Times New Roman" w:cs="Times New Roman"/>
                <w:sz w:val="24"/>
                <w:szCs w:val="24"/>
              </w:rPr>
            </w:pPr>
            <w:r w:rsidRPr="005E28E6">
              <w:rPr>
                <w:rFonts w:ascii="Times New Roman" w:hAnsi="Times New Roman" w:cs="Times New Roman"/>
                <w:sz w:val="24"/>
                <w:szCs w:val="24"/>
              </w:rPr>
              <w:t xml:space="preserve">Financial </w:t>
            </w:r>
            <w:r w:rsidR="004B6C73">
              <w:rPr>
                <w:rFonts w:ascii="Times New Roman" w:hAnsi="Times New Roman" w:cs="Times New Roman"/>
                <w:sz w:val="24"/>
                <w:szCs w:val="24"/>
              </w:rPr>
              <w:t>Beneficiary</w:t>
            </w:r>
          </w:p>
        </w:tc>
        <w:tc>
          <w:tcPr>
            <w:tcW w:w="3312" w:type="dxa"/>
          </w:tcPr>
          <w:p w14:paraId="3618C0A4" w14:textId="066F38FD" w:rsidR="00453265" w:rsidRPr="0051579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p>
        </w:tc>
        <w:tc>
          <w:tcPr>
            <w:tcW w:w="2880" w:type="dxa"/>
          </w:tcPr>
          <w:p w14:paraId="73AE3F84" w14:textId="09E88F66" w:rsidR="00453265" w:rsidRDefault="00E956AF"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p>
        </w:tc>
      </w:tr>
      <w:tr w:rsidR="00453265" w14:paraId="2FDAF6F8" w14:textId="7814559E" w:rsidTr="00AF71FA">
        <w:trPr>
          <w:trHeight w:val="234"/>
        </w:trPr>
        <w:tc>
          <w:tcPr>
            <w:tcW w:w="1507" w:type="dxa"/>
          </w:tcPr>
          <w:p w14:paraId="3149D27C" w14:textId="5929CE76" w:rsidR="00453265" w:rsidRPr="0051579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ponsors</w:t>
            </w:r>
          </w:p>
        </w:tc>
        <w:tc>
          <w:tcPr>
            <w:tcW w:w="1656" w:type="dxa"/>
            <w:vMerge/>
          </w:tcPr>
          <w:p w14:paraId="781CA686" w14:textId="77777777" w:rsidR="00453265" w:rsidRPr="00515795" w:rsidRDefault="00453265" w:rsidP="00682854">
            <w:pPr>
              <w:spacing w:line="360" w:lineRule="auto"/>
              <w:jc w:val="both"/>
              <w:rPr>
                <w:rFonts w:ascii="Times New Roman" w:hAnsi="Times New Roman" w:cs="Times New Roman"/>
                <w:sz w:val="24"/>
                <w:szCs w:val="24"/>
              </w:rPr>
            </w:pPr>
          </w:p>
        </w:tc>
        <w:tc>
          <w:tcPr>
            <w:tcW w:w="3312" w:type="dxa"/>
          </w:tcPr>
          <w:p w14:paraId="7E2D6DD1" w14:textId="402DF4A0" w:rsidR="00453265" w:rsidRPr="0051579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Funds to market the system and allows developers to advance the system with time.</w:t>
            </w:r>
          </w:p>
        </w:tc>
        <w:tc>
          <w:tcPr>
            <w:tcW w:w="2880" w:type="dxa"/>
          </w:tcPr>
          <w:p w14:paraId="3F257B58" w14:textId="47A56586" w:rsidR="00453265" w:rsidRDefault="00AF71F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A</w:t>
            </w:r>
          </w:p>
        </w:tc>
      </w:tr>
      <w:tr w:rsidR="002C69A5" w14:paraId="7679A955" w14:textId="372FA447" w:rsidTr="00AF71FA">
        <w:trPr>
          <w:trHeight w:val="118"/>
        </w:trPr>
        <w:tc>
          <w:tcPr>
            <w:tcW w:w="1507" w:type="dxa"/>
          </w:tcPr>
          <w:p w14:paraId="05824E81" w14:textId="6A242109"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1656" w:type="dxa"/>
            <w:vMerge w:val="restart"/>
          </w:tcPr>
          <w:p w14:paraId="730A56B2" w14:textId="39A37515"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3312" w:type="dxa"/>
          </w:tcPr>
          <w:p w14:paraId="6EACCE77" w14:textId="03C72B4A" w:rsidR="002C69A5" w:rsidRPr="00515795" w:rsidRDefault="002C69A5" w:rsidP="00682854">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c>
          <w:tcPr>
            <w:tcW w:w="2880" w:type="dxa"/>
            <w:vMerge w:val="restart"/>
          </w:tcPr>
          <w:p w14:paraId="77795066" w14:textId="77777777" w:rsidR="002C69A5" w:rsidRPr="00313850"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p>
          <w:p w14:paraId="39BE1B00" w14:textId="7038A217" w:rsidR="002C69A5" w:rsidRPr="00313850" w:rsidRDefault="002C69A5" w:rsidP="00313850">
            <w:pPr>
              <w:spacing w:line="360" w:lineRule="auto"/>
              <w:jc w:val="both"/>
              <w:rPr>
                <w:rFonts w:ascii="Times New Roman" w:hAnsi="Times New Roman" w:cs="Times New Roman"/>
                <w:sz w:val="24"/>
                <w:szCs w:val="24"/>
              </w:rPr>
            </w:pPr>
          </w:p>
        </w:tc>
      </w:tr>
      <w:tr w:rsidR="002C69A5" w14:paraId="268027D7" w14:textId="31734D1C" w:rsidTr="00AF71FA">
        <w:trPr>
          <w:trHeight w:val="117"/>
        </w:trPr>
        <w:tc>
          <w:tcPr>
            <w:tcW w:w="1507" w:type="dxa"/>
          </w:tcPr>
          <w:p w14:paraId="345CF890" w14:textId="444334F8"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1656" w:type="dxa"/>
            <w:vMerge/>
          </w:tcPr>
          <w:p w14:paraId="6DB88699" w14:textId="77777777" w:rsidR="002C69A5" w:rsidRPr="00515795" w:rsidRDefault="002C69A5" w:rsidP="00682854">
            <w:pPr>
              <w:spacing w:line="360" w:lineRule="auto"/>
              <w:jc w:val="both"/>
              <w:rPr>
                <w:rFonts w:ascii="Times New Roman" w:hAnsi="Times New Roman" w:cs="Times New Roman"/>
                <w:sz w:val="24"/>
                <w:szCs w:val="24"/>
              </w:rPr>
            </w:pPr>
          </w:p>
        </w:tc>
        <w:tc>
          <w:tcPr>
            <w:tcW w:w="3312" w:type="dxa"/>
          </w:tcPr>
          <w:p w14:paraId="5B109710" w14:textId="42F0B90D" w:rsidR="002C69A5" w:rsidRPr="00515795" w:rsidRDefault="002C69A5" w:rsidP="00682854">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c>
          <w:tcPr>
            <w:tcW w:w="2880" w:type="dxa"/>
            <w:vMerge/>
          </w:tcPr>
          <w:p w14:paraId="2F620B15" w14:textId="13EFF43C" w:rsidR="002C69A5" w:rsidRPr="00313850" w:rsidRDefault="002C69A5" w:rsidP="00313850">
            <w:pPr>
              <w:spacing w:line="360" w:lineRule="auto"/>
              <w:jc w:val="both"/>
              <w:rPr>
                <w:rFonts w:ascii="Times New Roman" w:hAnsi="Times New Roman" w:cs="Times New Roman"/>
                <w:sz w:val="24"/>
                <w:szCs w:val="24"/>
              </w:rPr>
            </w:pPr>
          </w:p>
        </w:tc>
      </w:tr>
      <w:tr w:rsidR="002C69A5" w14:paraId="789752FA" w14:textId="27A00D16" w:rsidTr="00AF71FA">
        <w:trPr>
          <w:trHeight w:val="117"/>
        </w:trPr>
        <w:tc>
          <w:tcPr>
            <w:tcW w:w="1507" w:type="dxa"/>
          </w:tcPr>
          <w:p w14:paraId="1D853395" w14:textId="00A00F50"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1656" w:type="dxa"/>
            <w:vMerge/>
          </w:tcPr>
          <w:p w14:paraId="1A1891C1" w14:textId="77777777" w:rsidR="002C69A5" w:rsidRPr="00515795" w:rsidRDefault="002C69A5" w:rsidP="00682854">
            <w:pPr>
              <w:spacing w:line="360" w:lineRule="auto"/>
              <w:jc w:val="both"/>
              <w:rPr>
                <w:rFonts w:ascii="Times New Roman" w:hAnsi="Times New Roman" w:cs="Times New Roman"/>
                <w:sz w:val="24"/>
                <w:szCs w:val="24"/>
              </w:rPr>
            </w:pPr>
          </w:p>
        </w:tc>
        <w:tc>
          <w:tcPr>
            <w:tcW w:w="3312" w:type="dxa"/>
          </w:tcPr>
          <w:p w14:paraId="3B9C5C8D" w14:textId="7839D494" w:rsidR="002C69A5" w:rsidRPr="00515795" w:rsidRDefault="002C69A5" w:rsidP="00682854">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c>
          <w:tcPr>
            <w:tcW w:w="2880" w:type="dxa"/>
            <w:vMerge/>
          </w:tcPr>
          <w:p w14:paraId="4222C009" w14:textId="5B7845FC" w:rsidR="002C69A5" w:rsidRPr="00313850" w:rsidRDefault="002C69A5" w:rsidP="00313850">
            <w:pPr>
              <w:spacing w:line="360" w:lineRule="auto"/>
              <w:jc w:val="both"/>
              <w:rPr>
                <w:rFonts w:ascii="Times New Roman" w:hAnsi="Times New Roman" w:cs="Times New Roman"/>
                <w:sz w:val="24"/>
                <w:szCs w:val="24"/>
              </w:rPr>
            </w:pPr>
          </w:p>
        </w:tc>
      </w:tr>
      <w:tr w:rsidR="002C69A5" w14:paraId="54923FA6" w14:textId="38FC3A6D" w:rsidTr="00AF71FA">
        <w:trPr>
          <w:trHeight w:val="117"/>
        </w:trPr>
        <w:tc>
          <w:tcPr>
            <w:tcW w:w="1507" w:type="dxa"/>
          </w:tcPr>
          <w:p w14:paraId="60574524" w14:textId="7394A116"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1656" w:type="dxa"/>
            <w:vMerge/>
          </w:tcPr>
          <w:p w14:paraId="0F046DE4" w14:textId="77777777" w:rsidR="002C69A5" w:rsidRPr="00515795" w:rsidRDefault="002C69A5" w:rsidP="00682854">
            <w:pPr>
              <w:spacing w:line="360" w:lineRule="auto"/>
              <w:jc w:val="both"/>
              <w:rPr>
                <w:rFonts w:ascii="Times New Roman" w:hAnsi="Times New Roman" w:cs="Times New Roman"/>
                <w:sz w:val="24"/>
                <w:szCs w:val="24"/>
              </w:rPr>
            </w:pPr>
          </w:p>
        </w:tc>
        <w:tc>
          <w:tcPr>
            <w:tcW w:w="3312" w:type="dxa"/>
          </w:tcPr>
          <w:p w14:paraId="6D280B35" w14:textId="77777777" w:rsidR="002C69A5" w:rsidRPr="00313850" w:rsidRDefault="002C69A5" w:rsidP="0031385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37F88850" w14:textId="3442D149" w:rsidR="002C69A5" w:rsidRPr="00515795" w:rsidRDefault="002C69A5" w:rsidP="0031385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c>
          <w:tcPr>
            <w:tcW w:w="2880" w:type="dxa"/>
            <w:vMerge/>
          </w:tcPr>
          <w:p w14:paraId="3F5A28EF" w14:textId="77493C40" w:rsidR="002C69A5" w:rsidRPr="00313850" w:rsidRDefault="002C69A5" w:rsidP="00313850">
            <w:pPr>
              <w:spacing w:line="360" w:lineRule="auto"/>
              <w:jc w:val="both"/>
              <w:rPr>
                <w:rFonts w:ascii="Times New Roman" w:hAnsi="Times New Roman" w:cs="Times New Roman"/>
                <w:sz w:val="24"/>
                <w:szCs w:val="24"/>
              </w:rPr>
            </w:pPr>
          </w:p>
        </w:tc>
      </w:tr>
      <w:tr w:rsidR="004B6C73" w14:paraId="12FE1915" w14:textId="0EE5907D" w:rsidTr="004B6C73">
        <w:trPr>
          <w:trHeight w:val="414"/>
        </w:trPr>
        <w:tc>
          <w:tcPr>
            <w:tcW w:w="1507" w:type="dxa"/>
          </w:tcPr>
          <w:p w14:paraId="346216B1" w14:textId="2EA46042" w:rsidR="004B6C73" w:rsidRPr="00515795"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tudents</w:t>
            </w:r>
          </w:p>
        </w:tc>
        <w:tc>
          <w:tcPr>
            <w:tcW w:w="1656" w:type="dxa"/>
            <w:vMerge w:val="restart"/>
          </w:tcPr>
          <w:p w14:paraId="320D6509" w14:textId="7A18EA9F" w:rsidR="004B6C73" w:rsidRPr="00515795"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3312" w:type="dxa"/>
          </w:tcPr>
          <w:p w14:paraId="46E9D0DA" w14:textId="4D2580FE" w:rsidR="004B6C73" w:rsidRPr="00515795"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derstanding how the </w:t>
            </w:r>
            <w:r w:rsidRPr="004B6C73">
              <w:rPr>
                <w:rFonts w:ascii="Times New Roman" w:hAnsi="Times New Roman" w:cs="Times New Roman"/>
                <w:sz w:val="24"/>
                <w:szCs w:val="24"/>
              </w:rPr>
              <w:t>generalization works along with hyperparameter retraining with respect to the domain.</w:t>
            </w:r>
          </w:p>
        </w:tc>
        <w:tc>
          <w:tcPr>
            <w:tcW w:w="2880" w:type="dxa"/>
            <w:vMerge w:val="restart"/>
          </w:tcPr>
          <w:p w14:paraId="17E4BCF1" w14:textId="6FE688A7"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r>
      <w:tr w:rsidR="004B6C73" w14:paraId="10C5F238" w14:textId="77777777" w:rsidTr="00AF71FA">
        <w:trPr>
          <w:trHeight w:val="412"/>
        </w:trPr>
        <w:tc>
          <w:tcPr>
            <w:tcW w:w="1507" w:type="dxa"/>
          </w:tcPr>
          <w:p w14:paraId="647D8DBC" w14:textId="645FFCCA"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1656" w:type="dxa"/>
            <w:vMerge/>
          </w:tcPr>
          <w:p w14:paraId="3FB35DC8" w14:textId="77777777" w:rsidR="004B6C73" w:rsidRDefault="004B6C73" w:rsidP="00682854">
            <w:pPr>
              <w:spacing w:line="360" w:lineRule="auto"/>
              <w:jc w:val="both"/>
              <w:rPr>
                <w:rFonts w:ascii="Times New Roman" w:hAnsi="Times New Roman" w:cs="Times New Roman"/>
                <w:sz w:val="24"/>
                <w:szCs w:val="24"/>
              </w:rPr>
            </w:pPr>
          </w:p>
        </w:tc>
        <w:tc>
          <w:tcPr>
            <w:tcW w:w="3312" w:type="dxa"/>
          </w:tcPr>
          <w:p w14:paraId="5F219E7E" w14:textId="3076059D"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puts the text reviews for abstractive summarization and handles the need for model </w:t>
            </w:r>
            <w:r>
              <w:rPr>
                <w:rFonts w:ascii="Times New Roman" w:hAnsi="Times New Roman" w:cs="Times New Roman"/>
                <w:sz w:val="24"/>
                <w:szCs w:val="24"/>
              </w:rPr>
              <w:lastRenderedPageBreak/>
              <w:t>retraining when need to improve performance with the previously used inputs as new data for the model.</w:t>
            </w:r>
          </w:p>
        </w:tc>
        <w:tc>
          <w:tcPr>
            <w:tcW w:w="2880" w:type="dxa"/>
            <w:vMerge/>
          </w:tcPr>
          <w:p w14:paraId="27CA23A3" w14:textId="168478EC" w:rsidR="004B6C73" w:rsidRDefault="004B6C73" w:rsidP="00682854">
            <w:pPr>
              <w:spacing w:line="360" w:lineRule="auto"/>
              <w:jc w:val="both"/>
              <w:rPr>
                <w:rFonts w:ascii="Times New Roman" w:hAnsi="Times New Roman" w:cs="Times New Roman"/>
                <w:sz w:val="24"/>
                <w:szCs w:val="24"/>
              </w:rPr>
            </w:pPr>
          </w:p>
        </w:tc>
      </w:tr>
      <w:tr w:rsidR="004B6C73" w14:paraId="57A6E47D" w14:textId="77777777" w:rsidTr="00AF71FA">
        <w:trPr>
          <w:trHeight w:val="412"/>
        </w:trPr>
        <w:tc>
          <w:tcPr>
            <w:tcW w:w="1507" w:type="dxa"/>
          </w:tcPr>
          <w:p w14:paraId="14EA0532" w14:textId="2C4DC7B4"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1656" w:type="dxa"/>
            <w:vMerge/>
          </w:tcPr>
          <w:p w14:paraId="70D60123" w14:textId="77777777" w:rsidR="004B6C73" w:rsidRDefault="004B6C73" w:rsidP="00682854">
            <w:pPr>
              <w:spacing w:line="360" w:lineRule="auto"/>
              <w:jc w:val="both"/>
              <w:rPr>
                <w:rFonts w:ascii="Times New Roman" w:hAnsi="Times New Roman" w:cs="Times New Roman"/>
                <w:sz w:val="24"/>
                <w:szCs w:val="24"/>
              </w:rPr>
            </w:pPr>
          </w:p>
        </w:tc>
        <w:tc>
          <w:tcPr>
            <w:tcW w:w="3312" w:type="dxa"/>
          </w:tcPr>
          <w:p w14:paraId="5CF6A1D6" w14:textId="19F56A66"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 (Not Domain Specific) will be using the general abstractive summarization model without any specific model assigned to them and hyperparameter retraining unless they want to.</w:t>
            </w:r>
          </w:p>
        </w:tc>
        <w:tc>
          <w:tcPr>
            <w:tcW w:w="2880" w:type="dxa"/>
            <w:vMerge/>
          </w:tcPr>
          <w:p w14:paraId="7CAB6DF9" w14:textId="77777777" w:rsidR="004B6C73" w:rsidRDefault="004B6C73" w:rsidP="00682854">
            <w:pPr>
              <w:spacing w:line="360" w:lineRule="auto"/>
              <w:jc w:val="both"/>
              <w:rPr>
                <w:rFonts w:ascii="Times New Roman" w:hAnsi="Times New Roman" w:cs="Times New Roman"/>
                <w:sz w:val="24"/>
                <w:szCs w:val="24"/>
              </w:rPr>
            </w:pPr>
          </w:p>
        </w:tc>
      </w:tr>
      <w:tr w:rsidR="004B6C73" w14:paraId="5A0A08A7" w14:textId="77777777" w:rsidTr="00AF71FA">
        <w:trPr>
          <w:trHeight w:val="412"/>
        </w:trPr>
        <w:tc>
          <w:tcPr>
            <w:tcW w:w="1507" w:type="dxa"/>
          </w:tcPr>
          <w:p w14:paraId="38987324" w14:textId="0E30C8BA"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1656" w:type="dxa"/>
            <w:vMerge/>
          </w:tcPr>
          <w:p w14:paraId="4B85FCDA" w14:textId="77777777" w:rsidR="004B6C73" w:rsidRDefault="004B6C73" w:rsidP="00682854">
            <w:pPr>
              <w:spacing w:line="360" w:lineRule="auto"/>
              <w:jc w:val="both"/>
              <w:rPr>
                <w:rFonts w:ascii="Times New Roman" w:hAnsi="Times New Roman" w:cs="Times New Roman"/>
                <w:sz w:val="24"/>
                <w:szCs w:val="24"/>
              </w:rPr>
            </w:pPr>
          </w:p>
        </w:tc>
        <w:tc>
          <w:tcPr>
            <w:tcW w:w="3312" w:type="dxa"/>
          </w:tcPr>
          <w:p w14:paraId="6E4209B0" w14:textId="5D04EB13" w:rsidR="004B6C73" w:rsidRDefault="004B6C73" w:rsidP="00682854">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c>
          <w:tcPr>
            <w:tcW w:w="2880" w:type="dxa"/>
            <w:vMerge/>
          </w:tcPr>
          <w:p w14:paraId="767AA49D" w14:textId="77777777" w:rsidR="004B6C73" w:rsidRDefault="004B6C73" w:rsidP="00682854">
            <w:pPr>
              <w:spacing w:line="360" w:lineRule="auto"/>
              <w:jc w:val="both"/>
              <w:rPr>
                <w:rFonts w:ascii="Times New Roman" w:hAnsi="Times New Roman" w:cs="Times New Roman"/>
                <w:sz w:val="24"/>
                <w:szCs w:val="24"/>
              </w:rPr>
            </w:pPr>
          </w:p>
        </w:tc>
      </w:tr>
      <w:tr w:rsidR="00453265" w14:paraId="6344B70C" w14:textId="1AE87865" w:rsidTr="00AF71FA">
        <w:tc>
          <w:tcPr>
            <w:tcW w:w="1507" w:type="dxa"/>
          </w:tcPr>
          <w:p w14:paraId="3D19326D" w14:textId="37E25FAB" w:rsidR="0045326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1656" w:type="dxa"/>
          </w:tcPr>
          <w:p w14:paraId="0AB042A9" w14:textId="3ABF266B" w:rsidR="0045326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3312" w:type="dxa"/>
          </w:tcPr>
          <w:p w14:paraId="26FA16AD" w14:textId="15A4F1EE" w:rsidR="00453265" w:rsidRPr="00671749" w:rsidRDefault="00453265" w:rsidP="00682854">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c>
          <w:tcPr>
            <w:tcW w:w="2880" w:type="dxa"/>
          </w:tcPr>
          <w:p w14:paraId="635F82D8" w14:textId="1BCF9460" w:rsidR="00453265" w:rsidRPr="00671749" w:rsidRDefault="00AF71F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A</w:t>
            </w:r>
          </w:p>
        </w:tc>
      </w:tr>
      <w:tr w:rsidR="0043153A" w14:paraId="2BA02AD9" w14:textId="34D37268" w:rsidTr="00AF71FA">
        <w:trPr>
          <w:trHeight w:val="210"/>
        </w:trPr>
        <w:tc>
          <w:tcPr>
            <w:tcW w:w="1507" w:type="dxa"/>
          </w:tcPr>
          <w:p w14:paraId="23BD8406" w14:textId="1E9F1384" w:rsidR="0043153A"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1656" w:type="dxa"/>
            <w:vMerge w:val="restart"/>
          </w:tcPr>
          <w:p w14:paraId="387E9526" w14:textId="031FC7E6" w:rsidR="0043153A"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3312" w:type="dxa"/>
          </w:tcPr>
          <w:p w14:paraId="6B2CAAC5" w14:textId="7954AA05" w:rsidR="0043153A" w:rsidRPr="00671749"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c>
          <w:tcPr>
            <w:tcW w:w="2880" w:type="dxa"/>
            <w:vMerge w:val="restart"/>
          </w:tcPr>
          <w:p w14:paraId="2ED8BEA6" w14:textId="3A9AA85B" w:rsidR="0043153A" w:rsidRDefault="0038356C"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r>
      <w:tr w:rsidR="0043153A" w14:paraId="212DDF68" w14:textId="5929EAB5" w:rsidTr="00AF71FA">
        <w:trPr>
          <w:trHeight w:val="210"/>
        </w:trPr>
        <w:tc>
          <w:tcPr>
            <w:tcW w:w="1507" w:type="dxa"/>
          </w:tcPr>
          <w:p w14:paraId="12F6BD4E" w14:textId="42169CA0" w:rsidR="0043153A"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1656" w:type="dxa"/>
            <w:vMerge/>
          </w:tcPr>
          <w:p w14:paraId="1EC907DE" w14:textId="77777777" w:rsidR="0043153A" w:rsidRDefault="0043153A" w:rsidP="00682854">
            <w:pPr>
              <w:spacing w:line="360" w:lineRule="auto"/>
              <w:jc w:val="both"/>
              <w:rPr>
                <w:rFonts w:ascii="Times New Roman" w:hAnsi="Times New Roman" w:cs="Times New Roman"/>
                <w:sz w:val="24"/>
                <w:szCs w:val="24"/>
              </w:rPr>
            </w:pPr>
          </w:p>
        </w:tc>
        <w:tc>
          <w:tcPr>
            <w:tcW w:w="3312" w:type="dxa"/>
          </w:tcPr>
          <w:p w14:paraId="213FA1C6" w14:textId="4EF5B7DA" w:rsidR="0043153A" w:rsidRPr="00671749"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c>
          <w:tcPr>
            <w:tcW w:w="2880" w:type="dxa"/>
            <w:vMerge/>
          </w:tcPr>
          <w:p w14:paraId="381E15AB" w14:textId="3FAFA7A8" w:rsidR="0043153A" w:rsidRDefault="0043153A" w:rsidP="00682854">
            <w:pPr>
              <w:spacing w:line="360" w:lineRule="auto"/>
              <w:jc w:val="both"/>
              <w:rPr>
                <w:rFonts w:ascii="Times New Roman" w:hAnsi="Times New Roman" w:cs="Times New Roman"/>
                <w:sz w:val="24"/>
                <w:szCs w:val="24"/>
              </w:rPr>
            </w:pPr>
          </w:p>
        </w:tc>
      </w:tr>
      <w:tr w:rsidR="00453265" w14:paraId="1C8F0F79" w14:textId="5556EC35" w:rsidTr="00AF71FA">
        <w:trPr>
          <w:trHeight w:val="210"/>
        </w:trPr>
        <w:tc>
          <w:tcPr>
            <w:tcW w:w="1507" w:type="dxa"/>
          </w:tcPr>
          <w:p w14:paraId="63DE8700" w14:textId="723417CC" w:rsidR="0045326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1656" w:type="dxa"/>
          </w:tcPr>
          <w:p w14:paraId="6AEDF4CC" w14:textId="29E19825" w:rsidR="0045326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3312" w:type="dxa"/>
          </w:tcPr>
          <w:p w14:paraId="45D5223B" w14:textId="05618E6A" w:rsidR="00453265" w:rsidRDefault="00453265" w:rsidP="00682854">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c>
          <w:tcPr>
            <w:tcW w:w="2880" w:type="dxa"/>
          </w:tcPr>
          <w:p w14:paraId="02B08214" w14:textId="0F24A84F" w:rsidR="00453265" w:rsidRPr="00671749" w:rsidRDefault="0038356C"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A</w:t>
            </w:r>
          </w:p>
        </w:tc>
      </w:tr>
    </w:tbl>
    <w:p w14:paraId="3B913288" w14:textId="6A8F7936" w:rsidR="00515795" w:rsidRDefault="00515795" w:rsidP="00F04C09"/>
    <w:p w14:paraId="1D29F778" w14:textId="6E076AD1" w:rsidR="00AF71FA" w:rsidRDefault="00AF71FA" w:rsidP="00F04C09"/>
    <w:p w14:paraId="2A5EBC7A" w14:textId="71585275" w:rsidR="00AF71FA" w:rsidRDefault="00AF71FA" w:rsidP="00F04C09"/>
    <w:p w14:paraId="4727C0F7" w14:textId="310ADD08" w:rsidR="002C69A5" w:rsidRPr="001D71CF" w:rsidRDefault="00AF71FA" w:rsidP="009B74A8">
      <w:pPr>
        <w:pStyle w:val="Heading2"/>
        <w:spacing w:before="0" w:line="360" w:lineRule="auto"/>
        <w:rPr>
          <w:b/>
        </w:rPr>
      </w:pPr>
      <w:bookmarkStart w:id="8" w:name="_Toc120468729"/>
      <w:r w:rsidRPr="001D71CF">
        <w:rPr>
          <w:b/>
        </w:rPr>
        <w:lastRenderedPageBreak/>
        <w:t>3.3 Research Question Mapping</w:t>
      </w:r>
      <w:bookmarkEnd w:id="8"/>
      <w:r w:rsidR="00E956AF" w:rsidRPr="001D71CF">
        <w:rPr>
          <w:b/>
        </w:rPr>
        <w:t xml:space="preserve"> </w:t>
      </w:r>
    </w:p>
    <w:p w14:paraId="08CE5AFE" w14:textId="0DE89998" w:rsidR="009B74A8" w:rsidRPr="009B74A8" w:rsidRDefault="009B74A8" w:rsidP="009B74A8">
      <w:pPr>
        <w:jc w:val="center"/>
      </w:pPr>
      <w:r w:rsidRPr="009B74A8">
        <w:rPr>
          <w:rFonts w:ascii="Times New Roman" w:hAnsi="Times New Roman" w:cs="Times New Roman"/>
          <w:sz w:val="24"/>
          <w:szCs w:val="24"/>
        </w:rPr>
        <w:t>Table 3.</w:t>
      </w:r>
      <w:r>
        <w:rPr>
          <w:rFonts w:ascii="Times New Roman" w:hAnsi="Times New Roman" w:cs="Times New Roman"/>
          <w:sz w:val="24"/>
          <w:szCs w:val="24"/>
        </w:rPr>
        <w:t>2</w:t>
      </w:r>
      <w:r w:rsidRPr="009B74A8">
        <w:rPr>
          <w:rFonts w:ascii="Times New Roman" w:hAnsi="Times New Roman" w:cs="Times New Roman"/>
          <w:sz w:val="24"/>
          <w:szCs w:val="24"/>
        </w:rPr>
        <w:t xml:space="preserve"> –</w:t>
      </w:r>
      <w:r>
        <w:rPr>
          <w:rFonts w:ascii="Times New Roman" w:hAnsi="Times New Roman" w:cs="Times New Roman"/>
          <w:sz w:val="24"/>
          <w:szCs w:val="24"/>
        </w:rPr>
        <w:t xml:space="preserve"> Research Question Mapping List</w:t>
      </w:r>
    </w:p>
    <w:tbl>
      <w:tblPr>
        <w:tblStyle w:val="TableGrid"/>
        <w:tblW w:w="0" w:type="auto"/>
        <w:tblLook w:val="04A0" w:firstRow="1" w:lastRow="0" w:firstColumn="1" w:lastColumn="0" w:noHBand="0" w:noVBand="1"/>
      </w:tblPr>
      <w:tblGrid>
        <w:gridCol w:w="4098"/>
        <w:gridCol w:w="4102"/>
        <w:gridCol w:w="1150"/>
      </w:tblGrid>
      <w:tr w:rsidR="00AF71FA" w14:paraId="7C7CA957" w14:textId="77777777" w:rsidTr="00833246">
        <w:tc>
          <w:tcPr>
            <w:tcW w:w="4098" w:type="dxa"/>
            <w:shd w:val="clear" w:color="auto" w:fill="F2F2F2" w:themeFill="background1" w:themeFillShade="F2"/>
          </w:tcPr>
          <w:p w14:paraId="75CDF48F" w14:textId="4E800B35" w:rsidR="00AF71FA" w:rsidRPr="00AF71FA" w:rsidRDefault="00AF71FA" w:rsidP="00AF71FA">
            <w:pPr>
              <w:spacing w:line="360" w:lineRule="auto"/>
              <w:rPr>
                <w:rFonts w:ascii="Times New Roman" w:hAnsi="Times New Roman" w:cs="Times New Roman"/>
                <w:b/>
                <w:sz w:val="24"/>
                <w:szCs w:val="24"/>
              </w:rPr>
            </w:pPr>
            <w:r w:rsidRPr="00AF71FA">
              <w:rPr>
                <w:rFonts w:ascii="Times New Roman" w:hAnsi="Times New Roman" w:cs="Times New Roman"/>
                <w:b/>
                <w:sz w:val="24"/>
                <w:szCs w:val="24"/>
              </w:rPr>
              <w:t>Question</w:t>
            </w:r>
          </w:p>
        </w:tc>
        <w:tc>
          <w:tcPr>
            <w:tcW w:w="4102" w:type="dxa"/>
            <w:shd w:val="clear" w:color="auto" w:fill="F2F2F2" w:themeFill="background1" w:themeFillShade="F2"/>
          </w:tcPr>
          <w:p w14:paraId="792C094F" w14:textId="712A9197" w:rsidR="00AF71FA" w:rsidRPr="00AF71FA" w:rsidRDefault="00AF71FA" w:rsidP="00AF71FA">
            <w:pPr>
              <w:spacing w:line="360" w:lineRule="auto"/>
              <w:rPr>
                <w:rFonts w:ascii="Times New Roman" w:hAnsi="Times New Roman" w:cs="Times New Roman"/>
                <w:b/>
                <w:sz w:val="24"/>
                <w:szCs w:val="24"/>
              </w:rPr>
            </w:pPr>
            <w:r w:rsidRPr="00AF71FA">
              <w:rPr>
                <w:rFonts w:ascii="Times New Roman" w:hAnsi="Times New Roman" w:cs="Times New Roman"/>
                <w:b/>
                <w:sz w:val="24"/>
                <w:szCs w:val="24"/>
              </w:rPr>
              <w:t>Reason</w:t>
            </w:r>
            <w:r w:rsidR="002C69A5">
              <w:rPr>
                <w:rFonts w:ascii="Times New Roman" w:hAnsi="Times New Roman" w:cs="Times New Roman"/>
                <w:b/>
                <w:sz w:val="24"/>
                <w:szCs w:val="24"/>
              </w:rPr>
              <w:t xml:space="preserve"> for asking the Question</w:t>
            </w:r>
          </w:p>
        </w:tc>
        <w:tc>
          <w:tcPr>
            <w:tcW w:w="1150" w:type="dxa"/>
            <w:shd w:val="clear" w:color="auto" w:fill="F2F2F2" w:themeFill="background1" w:themeFillShade="F2"/>
          </w:tcPr>
          <w:p w14:paraId="296E032D" w14:textId="5AA5D4A2" w:rsidR="00AF71FA" w:rsidRPr="00AF71FA" w:rsidRDefault="002C69A5" w:rsidP="00AF71FA">
            <w:pPr>
              <w:spacing w:line="360" w:lineRule="auto"/>
              <w:rPr>
                <w:rFonts w:ascii="Times New Roman" w:hAnsi="Times New Roman" w:cs="Times New Roman"/>
                <w:b/>
                <w:sz w:val="24"/>
                <w:szCs w:val="24"/>
              </w:rPr>
            </w:pPr>
            <w:r>
              <w:rPr>
                <w:rFonts w:ascii="Times New Roman" w:hAnsi="Times New Roman" w:cs="Times New Roman"/>
                <w:b/>
                <w:sz w:val="24"/>
                <w:szCs w:val="24"/>
              </w:rPr>
              <w:t>RQ Mapping</w:t>
            </w:r>
          </w:p>
        </w:tc>
      </w:tr>
      <w:tr w:rsidR="00AF71FA" w14:paraId="659A061A" w14:textId="77777777" w:rsidTr="00833246">
        <w:tc>
          <w:tcPr>
            <w:tcW w:w="4098" w:type="dxa"/>
          </w:tcPr>
          <w:p w14:paraId="55796032" w14:textId="6B6F6EA1"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If you have worked with transformer in the field of NLP, which transformer designs have you found to be the best performers while working on NLP-related tasks?</w:t>
            </w:r>
          </w:p>
        </w:tc>
        <w:tc>
          <w:tcPr>
            <w:tcW w:w="4102" w:type="dxa"/>
          </w:tcPr>
          <w:p w14:paraId="2C6C4617" w14:textId="2D5B6296"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In order to get the list of best performing transformer architectures.</w:t>
            </w:r>
          </w:p>
        </w:tc>
        <w:tc>
          <w:tcPr>
            <w:tcW w:w="1150" w:type="dxa"/>
          </w:tcPr>
          <w:p w14:paraId="50C9B7B9" w14:textId="0D8D3458"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1</w:t>
            </w:r>
          </w:p>
        </w:tc>
      </w:tr>
      <w:tr w:rsidR="00AF71FA" w14:paraId="37A76D62" w14:textId="77777777" w:rsidTr="00833246">
        <w:tc>
          <w:tcPr>
            <w:tcW w:w="4098" w:type="dxa"/>
          </w:tcPr>
          <w:p w14:paraId="60E901BD" w14:textId="784C3EC4"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are the different ways of hyperparameter tuning that you know or have come across?</w:t>
            </w:r>
          </w:p>
        </w:tc>
        <w:tc>
          <w:tcPr>
            <w:tcW w:w="4102" w:type="dxa"/>
          </w:tcPr>
          <w:p w14:paraId="65F497E2" w14:textId="76A69F15"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the knowledge of different ways of performing hyperparameter tuning and figure out the best</w:t>
            </w:r>
          </w:p>
        </w:tc>
        <w:tc>
          <w:tcPr>
            <w:tcW w:w="1150" w:type="dxa"/>
          </w:tcPr>
          <w:p w14:paraId="7373AC57" w14:textId="1ED5888E"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2</w:t>
            </w:r>
          </w:p>
        </w:tc>
      </w:tr>
      <w:tr w:rsidR="00AF71FA" w14:paraId="12C8E39B" w14:textId="77777777" w:rsidTr="00833246">
        <w:tc>
          <w:tcPr>
            <w:tcW w:w="4098" w:type="dxa"/>
          </w:tcPr>
          <w:p w14:paraId="2D1C121C" w14:textId="2C8A58A2"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en it comes to evaluations in text/NLP related machine learning models, it's quite different from traditional evaluation methods such as creating a confusion matrix etc.… What would be the best evaluation methods for abstractive text summarization from your experience?</w:t>
            </w:r>
          </w:p>
        </w:tc>
        <w:tc>
          <w:tcPr>
            <w:tcW w:w="4102" w:type="dxa"/>
          </w:tcPr>
          <w:p w14:paraId="28EF76EB" w14:textId="577AD986"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figure out the best set of evaluation approaches for the field of abstractive text summarization using optimized transformers, to make sure if the optimization making any performance improvement from the existing results</w:t>
            </w:r>
          </w:p>
        </w:tc>
        <w:tc>
          <w:tcPr>
            <w:tcW w:w="1150" w:type="dxa"/>
          </w:tcPr>
          <w:p w14:paraId="05B1D870" w14:textId="0CE372C3"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3</w:t>
            </w:r>
          </w:p>
        </w:tc>
      </w:tr>
      <w:tr w:rsidR="00AF71FA" w14:paraId="22069E71" w14:textId="77777777" w:rsidTr="00833246">
        <w:tc>
          <w:tcPr>
            <w:tcW w:w="4098" w:type="dxa"/>
          </w:tcPr>
          <w:p w14:paraId="3FD07D83" w14:textId="0C15AB22"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Do you think creating a generalized performance solution for every domain is a good approach (let it be movies, hotels, ecommerce, tourist, restaurants etc.…)  or just focusing onto a specific domain</w:t>
            </w:r>
          </w:p>
        </w:tc>
        <w:tc>
          <w:tcPr>
            <w:tcW w:w="4102" w:type="dxa"/>
          </w:tcPr>
          <w:p w14:paraId="3C6BDA04" w14:textId="33796877"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Making sure that generalized solution is most wanted or most needed to see the importance of it</w:t>
            </w:r>
          </w:p>
        </w:tc>
        <w:tc>
          <w:tcPr>
            <w:tcW w:w="1150" w:type="dxa"/>
          </w:tcPr>
          <w:p w14:paraId="1097939D" w14:textId="2FA62324"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4</w:t>
            </w:r>
          </w:p>
        </w:tc>
      </w:tr>
      <w:tr w:rsidR="00833246" w14:paraId="07C0ED60" w14:textId="77777777" w:rsidTr="00833246">
        <w:tc>
          <w:tcPr>
            <w:tcW w:w="4098" w:type="dxa"/>
          </w:tcPr>
          <w:p w14:paraId="42EA118D" w14:textId="06F8EC40"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approach do you think is the best/optimal of creating a generalized model for every domain using transformers?</w:t>
            </w:r>
          </w:p>
        </w:tc>
        <w:tc>
          <w:tcPr>
            <w:tcW w:w="4102" w:type="dxa"/>
          </w:tcPr>
          <w:p w14:paraId="28B0255E" w14:textId="45F2EABC"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insights of the ways of working with generalization</w:t>
            </w:r>
          </w:p>
        </w:tc>
        <w:tc>
          <w:tcPr>
            <w:tcW w:w="1150" w:type="dxa"/>
          </w:tcPr>
          <w:p w14:paraId="08964425" w14:textId="6247A891"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4</w:t>
            </w:r>
          </w:p>
        </w:tc>
      </w:tr>
      <w:tr w:rsidR="003D0EB6" w14:paraId="675840F7" w14:textId="77777777" w:rsidTr="00833246">
        <w:tc>
          <w:tcPr>
            <w:tcW w:w="4098" w:type="dxa"/>
          </w:tcPr>
          <w:p w14:paraId="64542ADC" w14:textId="2259D377" w:rsidR="003D0EB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lastRenderedPageBreak/>
              <w:t>What are the business domains you think would benefit from the generic solution apart from the domain of movies, hotels, restaurants?</w:t>
            </w:r>
          </w:p>
        </w:tc>
        <w:tc>
          <w:tcPr>
            <w:tcW w:w="4102" w:type="dxa"/>
          </w:tcPr>
          <w:p w14:paraId="0BFD1CAE" w14:textId="366BE478" w:rsidR="003D0EB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insights on the what are different business domains that would benefit from the solutions</w:t>
            </w:r>
          </w:p>
        </w:tc>
        <w:tc>
          <w:tcPr>
            <w:tcW w:w="1150" w:type="dxa"/>
          </w:tcPr>
          <w:p w14:paraId="08420220" w14:textId="6656902A" w:rsidR="003D0EB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4</w:t>
            </w:r>
          </w:p>
        </w:tc>
      </w:tr>
      <w:tr w:rsidR="00833246" w14:paraId="789BE398" w14:textId="77777777" w:rsidTr="00833246">
        <w:tc>
          <w:tcPr>
            <w:tcW w:w="4098" w:type="dxa"/>
          </w:tcPr>
          <w:p w14:paraId="49BD7195" w14:textId="6B123819"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are your concerns about the data in terms of quality and necessary preprocessing techniques to be concerned?</w:t>
            </w:r>
          </w:p>
        </w:tc>
        <w:tc>
          <w:tcPr>
            <w:tcW w:w="4102" w:type="dxa"/>
          </w:tcPr>
          <w:p w14:paraId="03BB4490" w14:textId="4E51871C"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insights about the concerns regrading the data preprocessing approaches taken and what else needs to be considered.</w:t>
            </w:r>
          </w:p>
        </w:tc>
        <w:tc>
          <w:tcPr>
            <w:tcW w:w="1150" w:type="dxa"/>
          </w:tcPr>
          <w:p w14:paraId="4241FD36" w14:textId="6C0B0AB4"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2</w:t>
            </w:r>
          </w:p>
        </w:tc>
      </w:tr>
      <w:tr w:rsidR="00833246" w14:paraId="24EDB665" w14:textId="77777777" w:rsidTr="00833246">
        <w:tc>
          <w:tcPr>
            <w:tcW w:w="4098" w:type="dxa"/>
          </w:tcPr>
          <w:p w14:paraId="2FB8EECD" w14:textId="09487FE2"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do you think about hybrid models and integrating hybrid approach to this would be better to further increase performance?</w:t>
            </w:r>
          </w:p>
        </w:tc>
        <w:tc>
          <w:tcPr>
            <w:tcW w:w="4102" w:type="dxa"/>
          </w:tcPr>
          <w:p w14:paraId="64ADEDC9" w14:textId="22D9306A"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an idea if its worth also attempting to create hybrid models to increase the performance further more.</w:t>
            </w:r>
          </w:p>
        </w:tc>
        <w:tc>
          <w:tcPr>
            <w:tcW w:w="1150" w:type="dxa"/>
          </w:tcPr>
          <w:p w14:paraId="7F882483" w14:textId="65669A14"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2</w:t>
            </w:r>
          </w:p>
        </w:tc>
      </w:tr>
      <w:tr w:rsidR="00833246" w14:paraId="226346AE" w14:textId="77777777" w:rsidTr="00833246">
        <w:tc>
          <w:tcPr>
            <w:tcW w:w="4098" w:type="dxa"/>
          </w:tcPr>
          <w:p w14:paraId="1079E2E4" w14:textId="4E386142"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other ways do you think are possible to increase the performance of the system apart from the mentioned ways?</w:t>
            </w:r>
          </w:p>
        </w:tc>
        <w:tc>
          <w:tcPr>
            <w:tcW w:w="4102" w:type="dxa"/>
          </w:tcPr>
          <w:p w14:paraId="2F01F3CF" w14:textId="52D54042"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insights on other ways of increasing the performance of the system</w:t>
            </w:r>
          </w:p>
        </w:tc>
        <w:tc>
          <w:tcPr>
            <w:tcW w:w="1150" w:type="dxa"/>
          </w:tcPr>
          <w:p w14:paraId="78F321C4" w14:textId="26F60D54"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2</w:t>
            </w:r>
          </w:p>
        </w:tc>
      </w:tr>
    </w:tbl>
    <w:p w14:paraId="24CC4D0F" w14:textId="0C5998B2" w:rsidR="00AF71FA" w:rsidRDefault="00AF71FA" w:rsidP="00AF71FA"/>
    <w:p w14:paraId="6443AEC4" w14:textId="2F5902CF" w:rsidR="0038356C" w:rsidRPr="001D71CF" w:rsidRDefault="0038356C" w:rsidP="0085274A">
      <w:pPr>
        <w:pStyle w:val="Heading2"/>
        <w:spacing w:line="360" w:lineRule="auto"/>
        <w:rPr>
          <w:b/>
        </w:rPr>
      </w:pPr>
      <w:bookmarkStart w:id="9" w:name="_Toc120468730"/>
      <w:r w:rsidRPr="001D71CF">
        <w:rPr>
          <w:b/>
        </w:rPr>
        <w:t>3.4 Roles &amp; Requirement Elicitation Methodology</w:t>
      </w:r>
      <w:bookmarkEnd w:id="9"/>
    </w:p>
    <w:p w14:paraId="04CD8795" w14:textId="330A6FAD" w:rsidR="009B74A8" w:rsidRPr="009B74A8" w:rsidRDefault="009B74A8" w:rsidP="009B74A8">
      <w:pPr>
        <w:jc w:val="center"/>
      </w:pPr>
      <w:r w:rsidRPr="009B74A8">
        <w:rPr>
          <w:rFonts w:ascii="Times New Roman" w:hAnsi="Times New Roman" w:cs="Times New Roman"/>
          <w:sz w:val="24"/>
          <w:szCs w:val="24"/>
        </w:rPr>
        <w:t>Table 3.</w:t>
      </w:r>
      <w:r>
        <w:rPr>
          <w:rFonts w:ascii="Times New Roman" w:hAnsi="Times New Roman" w:cs="Times New Roman"/>
          <w:sz w:val="24"/>
          <w:szCs w:val="24"/>
        </w:rPr>
        <w:t>3</w:t>
      </w:r>
      <w:r w:rsidRPr="009B74A8">
        <w:rPr>
          <w:rFonts w:ascii="Times New Roman" w:hAnsi="Times New Roman" w:cs="Times New Roman"/>
          <w:sz w:val="24"/>
          <w:szCs w:val="24"/>
        </w:rPr>
        <w:t xml:space="preserve"> –</w:t>
      </w:r>
      <w:r>
        <w:rPr>
          <w:rFonts w:ascii="Times New Roman" w:hAnsi="Times New Roman" w:cs="Times New Roman"/>
          <w:sz w:val="24"/>
          <w:szCs w:val="24"/>
        </w:rPr>
        <w:t xml:space="preserve"> Roles &amp; Requirement Elicitation Methodology</w:t>
      </w:r>
    </w:p>
    <w:tbl>
      <w:tblPr>
        <w:tblStyle w:val="TableGrid"/>
        <w:tblW w:w="0" w:type="auto"/>
        <w:tblLook w:val="04A0" w:firstRow="1" w:lastRow="0" w:firstColumn="1" w:lastColumn="0" w:noHBand="0" w:noVBand="1"/>
      </w:tblPr>
      <w:tblGrid>
        <w:gridCol w:w="3116"/>
        <w:gridCol w:w="3117"/>
        <w:gridCol w:w="3117"/>
      </w:tblGrid>
      <w:tr w:rsidR="0038356C" w14:paraId="320B8CBE" w14:textId="77777777" w:rsidTr="00C202E9">
        <w:tc>
          <w:tcPr>
            <w:tcW w:w="3116" w:type="dxa"/>
            <w:shd w:val="clear" w:color="auto" w:fill="F2F2F2" w:themeFill="background1" w:themeFillShade="F2"/>
          </w:tcPr>
          <w:p w14:paraId="1E1D869F" w14:textId="5DC34FFE" w:rsidR="0038356C" w:rsidRPr="0038356C" w:rsidRDefault="0038356C" w:rsidP="0038356C">
            <w:pPr>
              <w:spacing w:line="360" w:lineRule="auto"/>
              <w:rPr>
                <w:rFonts w:ascii="Times New Roman" w:hAnsi="Times New Roman" w:cs="Times New Roman"/>
                <w:b/>
                <w:sz w:val="24"/>
                <w:szCs w:val="24"/>
              </w:rPr>
            </w:pPr>
            <w:r w:rsidRPr="0038356C">
              <w:rPr>
                <w:rFonts w:ascii="Times New Roman" w:hAnsi="Times New Roman" w:cs="Times New Roman"/>
                <w:b/>
                <w:sz w:val="24"/>
                <w:szCs w:val="24"/>
              </w:rPr>
              <w:t>Role</w:t>
            </w:r>
          </w:p>
        </w:tc>
        <w:tc>
          <w:tcPr>
            <w:tcW w:w="3117" w:type="dxa"/>
            <w:shd w:val="clear" w:color="auto" w:fill="F2F2F2" w:themeFill="background1" w:themeFillShade="F2"/>
          </w:tcPr>
          <w:p w14:paraId="6DC249EA" w14:textId="670D7CFC" w:rsidR="0038356C" w:rsidRPr="0038356C" w:rsidRDefault="0038356C" w:rsidP="0038356C">
            <w:pPr>
              <w:spacing w:line="360" w:lineRule="auto"/>
              <w:rPr>
                <w:rFonts w:ascii="Times New Roman" w:hAnsi="Times New Roman" w:cs="Times New Roman"/>
                <w:b/>
                <w:sz w:val="24"/>
                <w:szCs w:val="24"/>
              </w:rPr>
            </w:pPr>
            <w:r w:rsidRPr="0038356C">
              <w:rPr>
                <w:rFonts w:ascii="Times New Roman" w:hAnsi="Times New Roman" w:cs="Times New Roman"/>
                <w:b/>
                <w:sz w:val="24"/>
                <w:szCs w:val="24"/>
              </w:rPr>
              <w:t>Stakeholder</w:t>
            </w:r>
          </w:p>
        </w:tc>
        <w:tc>
          <w:tcPr>
            <w:tcW w:w="3117" w:type="dxa"/>
            <w:shd w:val="clear" w:color="auto" w:fill="F2F2F2" w:themeFill="background1" w:themeFillShade="F2"/>
          </w:tcPr>
          <w:p w14:paraId="519A9323" w14:textId="2AB75A62" w:rsidR="0038356C" w:rsidRPr="0038356C" w:rsidRDefault="0038356C" w:rsidP="0038356C">
            <w:pPr>
              <w:spacing w:line="360" w:lineRule="auto"/>
              <w:rPr>
                <w:rFonts w:ascii="Times New Roman" w:hAnsi="Times New Roman" w:cs="Times New Roman"/>
                <w:b/>
                <w:sz w:val="24"/>
                <w:szCs w:val="24"/>
              </w:rPr>
            </w:pPr>
            <w:r w:rsidRPr="0038356C">
              <w:rPr>
                <w:rFonts w:ascii="Times New Roman" w:hAnsi="Times New Roman" w:cs="Times New Roman"/>
                <w:b/>
                <w:sz w:val="24"/>
                <w:szCs w:val="24"/>
              </w:rPr>
              <w:t>Requirement Elicitation Methodology</w:t>
            </w:r>
          </w:p>
        </w:tc>
      </w:tr>
      <w:tr w:rsidR="0038356C" w14:paraId="335DB2F5" w14:textId="77777777" w:rsidTr="0038356C">
        <w:tc>
          <w:tcPr>
            <w:tcW w:w="3116" w:type="dxa"/>
          </w:tcPr>
          <w:p w14:paraId="00232580" w14:textId="123A49D5" w:rsidR="0038356C" w:rsidRPr="0038356C" w:rsidRDefault="0038356C" w:rsidP="0038356C">
            <w:pPr>
              <w:spacing w:line="360" w:lineRule="auto"/>
              <w:jc w:val="both"/>
              <w:rPr>
                <w:rFonts w:ascii="Times New Roman" w:hAnsi="Times New Roman" w:cs="Times New Roman"/>
                <w:sz w:val="24"/>
                <w:szCs w:val="24"/>
              </w:rPr>
            </w:pPr>
            <w:r w:rsidRPr="005E28E6">
              <w:rPr>
                <w:rFonts w:ascii="Times New Roman" w:hAnsi="Times New Roman" w:cs="Times New Roman"/>
                <w:sz w:val="24"/>
                <w:szCs w:val="24"/>
              </w:rPr>
              <w:t xml:space="preserve">Financial </w:t>
            </w:r>
            <w:r>
              <w:rPr>
                <w:rFonts w:ascii="Times New Roman" w:hAnsi="Times New Roman" w:cs="Times New Roman"/>
                <w:sz w:val="24"/>
                <w:szCs w:val="24"/>
              </w:rPr>
              <w:t>Beneficiary</w:t>
            </w:r>
          </w:p>
        </w:tc>
        <w:tc>
          <w:tcPr>
            <w:tcW w:w="3117" w:type="dxa"/>
          </w:tcPr>
          <w:p w14:paraId="5F62561F" w14:textId="0CA62073" w:rsidR="0038356C" w:rsidRPr="0038356C"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3117" w:type="dxa"/>
          </w:tcPr>
          <w:p w14:paraId="5A8ECD10" w14:textId="4B73F84F" w:rsidR="0038356C" w:rsidRPr="0038356C"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p>
        </w:tc>
      </w:tr>
      <w:tr w:rsidR="0038356C" w14:paraId="1B2EB6E8" w14:textId="77777777" w:rsidTr="0038356C">
        <w:tc>
          <w:tcPr>
            <w:tcW w:w="3116" w:type="dxa"/>
          </w:tcPr>
          <w:p w14:paraId="19F37A72" w14:textId="4A227E29" w:rsidR="0038356C" w:rsidRPr="005E28E6"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3117" w:type="dxa"/>
          </w:tcPr>
          <w:p w14:paraId="2CAD1B91" w14:textId="734FB55C" w:rsidR="0038356C" w:rsidRPr="0038356C" w:rsidRDefault="0038356C" w:rsidP="0038356C">
            <w:pPr>
              <w:spacing w:line="360" w:lineRule="auto"/>
              <w:jc w:val="both"/>
              <w:rPr>
                <w:rFonts w:ascii="Times New Roman" w:hAnsi="Times New Roman" w:cs="Times New Roman"/>
                <w:sz w:val="24"/>
                <w:szCs w:val="24"/>
              </w:rPr>
            </w:pPr>
            <w:r w:rsidRPr="0038356C">
              <w:rPr>
                <w:rFonts w:ascii="Times New Roman" w:hAnsi="Times New Roman" w:cs="Times New Roman"/>
                <w:sz w:val="24"/>
                <w:szCs w:val="24"/>
              </w:rPr>
              <w:t>Data Scientists</w:t>
            </w:r>
            <w:r>
              <w:rPr>
                <w:rFonts w:ascii="Times New Roman" w:hAnsi="Times New Roman" w:cs="Times New Roman"/>
                <w:sz w:val="24"/>
                <w:szCs w:val="24"/>
              </w:rPr>
              <w:t xml:space="preserve">, </w:t>
            </w:r>
            <w:r w:rsidRPr="0038356C">
              <w:rPr>
                <w:rFonts w:ascii="Times New Roman" w:hAnsi="Times New Roman" w:cs="Times New Roman"/>
                <w:sz w:val="24"/>
                <w:szCs w:val="24"/>
              </w:rPr>
              <w:t>Data Engineers</w:t>
            </w:r>
            <w:r>
              <w:rPr>
                <w:rFonts w:ascii="Times New Roman" w:hAnsi="Times New Roman" w:cs="Times New Roman"/>
                <w:sz w:val="24"/>
                <w:szCs w:val="24"/>
              </w:rPr>
              <w:t xml:space="preserve">, </w:t>
            </w:r>
            <w:r w:rsidRPr="0038356C">
              <w:rPr>
                <w:rFonts w:ascii="Times New Roman" w:hAnsi="Times New Roman" w:cs="Times New Roman"/>
                <w:sz w:val="24"/>
                <w:szCs w:val="24"/>
              </w:rPr>
              <w:t>AI Researchers</w:t>
            </w:r>
            <w:r>
              <w:rPr>
                <w:rFonts w:ascii="Times New Roman" w:hAnsi="Times New Roman" w:cs="Times New Roman"/>
                <w:sz w:val="24"/>
                <w:szCs w:val="24"/>
              </w:rPr>
              <w:t xml:space="preserve">, </w:t>
            </w:r>
            <w:r w:rsidRPr="0038356C">
              <w:rPr>
                <w:rFonts w:ascii="Times New Roman" w:hAnsi="Times New Roman" w:cs="Times New Roman"/>
                <w:sz w:val="24"/>
                <w:szCs w:val="24"/>
              </w:rPr>
              <w:t>NLP Experts</w:t>
            </w:r>
          </w:p>
        </w:tc>
        <w:tc>
          <w:tcPr>
            <w:tcW w:w="3117" w:type="dxa"/>
          </w:tcPr>
          <w:p w14:paraId="08074D57" w14:textId="7B1BC3D4" w:rsidR="0038356C" w:rsidRPr="0038356C"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p>
        </w:tc>
      </w:tr>
      <w:tr w:rsidR="0038356C" w14:paraId="1EEABF22" w14:textId="77777777" w:rsidTr="0038356C">
        <w:tc>
          <w:tcPr>
            <w:tcW w:w="3116" w:type="dxa"/>
          </w:tcPr>
          <w:p w14:paraId="45FA1571" w14:textId="6F7CA1E0" w:rsidR="0038356C" w:rsidRPr="005E28E6"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3117" w:type="dxa"/>
          </w:tcPr>
          <w:p w14:paraId="261557E9" w14:textId="6D333423" w:rsidR="0038356C" w:rsidRPr="0038356C" w:rsidRDefault="00042703" w:rsidP="0038356C">
            <w:pPr>
              <w:spacing w:line="360" w:lineRule="auto"/>
              <w:jc w:val="both"/>
              <w:rPr>
                <w:rFonts w:ascii="Times New Roman" w:hAnsi="Times New Roman" w:cs="Times New Roman"/>
                <w:sz w:val="24"/>
                <w:szCs w:val="24"/>
              </w:rPr>
            </w:pPr>
            <w:r w:rsidRPr="00042703">
              <w:rPr>
                <w:rFonts w:ascii="Times New Roman" w:hAnsi="Times New Roman" w:cs="Times New Roman"/>
                <w:sz w:val="24"/>
                <w:szCs w:val="24"/>
              </w:rPr>
              <w:t>Students</w:t>
            </w:r>
            <w:r>
              <w:rPr>
                <w:rFonts w:ascii="Times New Roman" w:hAnsi="Times New Roman" w:cs="Times New Roman"/>
                <w:sz w:val="24"/>
                <w:szCs w:val="24"/>
              </w:rPr>
              <w:t xml:space="preserve">, </w:t>
            </w:r>
            <w:r w:rsidRPr="00042703">
              <w:rPr>
                <w:rFonts w:ascii="Times New Roman" w:hAnsi="Times New Roman" w:cs="Times New Roman"/>
                <w:sz w:val="24"/>
                <w:szCs w:val="24"/>
              </w:rPr>
              <w:t>Domain Specific Manager</w:t>
            </w:r>
            <w:r>
              <w:rPr>
                <w:rFonts w:ascii="Times New Roman" w:hAnsi="Times New Roman" w:cs="Times New Roman"/>
                <w:sz w:val="24"/>
                <w:szCs w:val="24"/>
              </w:rPr>
              <w:t xml:space="preserve">, </w:t>
            </w:r>
            <w:r w:rsidRPr="00042703">
              <w:rPr>
                <w:rFonts w:ascii="Times New Roman" w:hAnsi="Times New Roman" w:cs="Times New Roman"/>
                <w:sz w:val="24"/>
                <w:szCs w:val="24"/>
              </w:rPr>
              <w:t>General Users</w:t>
            </w:r>
          </w:p>
        </w:tc>
        <w:tc>
          <w:tcPr>
            <w:tcW w:w="3117" w:type="dxa"/>
          </w:tcPr>
          <w:p w14:paraId="1BDA408A" w14:textId="770A2F66" w:rsidR="0038356C" w:rsidRPr="0038356C" w:rsidRDefault="00042703"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r>
      <w:tr w:rsidR="0038356C" w14:paraId="43193B57" w14:textId="77777777" w:rsidTr="0038356C">
        <w:tc>
          <w:tcPr>
            <w:tcW w:w="3116" w:type="dxa"/>
          </w:tcPr>
          <w:p w14:paraId="0DF4D558" w14:textId="7F2A0E56" w:rsidR="0038356C"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3117" w:type="dxa"/>
          </w:tcPr>
          <w:p w14:paraId="04A94C04" w14:textId="7B57A68D" w:rsidR="0038356C" w:rsidRPr="0038356C" w:rsidRDefault="00042703"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Hackers, Competitors</w:t>
            </w:r>
          </w:p>
        </w:tc>
        <w:tc>
          <w:tcPr>
            <w:tcW w:w="3117" w:type="dxa"/>
          </w:tcPr>
          <w:p w14:paraId="6DD5EE06" w14:textId="2165FF4A" w:rsidR="0038356C" w:rsidRPr="0038356C" w:rsidRDefault="00042703"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r>
    </w:tbl>
    <w:p w14:paraId="136819B5" w14:textId="77777777" w:rsidR="0038356C" w:rsidRPr="0038356C" w:rsidRDefault="0038356C" w:rsidP="0038356C"/>
    <w:p w14:paraId="37FD0066" w14:textId="7E3A77B6" w:rsidR="00B26171" w:rsidRDefault="001D71CF" w:rsidP="009B74A8">
      <w:pPr>
        <w:pStyle w:val="Heading1"/>
        <w:numPr>
          <w:ilvl w:val="0"/>
          <w:numId w:val="15"/>
        </w:numPr>
        <w:spacing w:before="0" w:line="360" w:lineRule="auto"/>
        <w:jc w:val="both"/>
      </w:pPr>
      <w:bookmarkStart w:id="10" w:name="_Toc120468731"/>
      <w:r>
        <w:lastRenderedPageBreak/>
        <w:t>Requirement Elicitation Methodologies</w:t>
      </w:r>
      <w:bookmarkEnd w:id="10"/>
    </w:p>
    <w:p w14:paraId="5D5B1C6B" w14:textId="7BC705B3" w:rsidR="00B26171" w:rsidRDefault="00B96D9C" w:rsidP="00B96D9C">
      <w:pPr>
        <w:spacing w:line="360" w:lineRule="auto"/>
        <w:jc w:val="both"/>
        <w:rPr>
          <w:rFonts w:ascii="Times New Roman" w:hAnsi="Times New Roman" w:cs="Times New Roman"/>
          <w:sz w:val="24"/>
          <w:szCs w:val="24"/>
        </w:rPr>
      </w:pPr>
      <w:r w:rsidRPr="00B96D9C">
        <w:rPr>
          <w:rFonts w:ascii="Times New Roman" w:hAnsi="Times New Roman" w:cs="Times New Roman"/>
          <w:sz w:val="24"/>
          <w:szCs w:val="24"/>
        </w:rPr>
        <w:t>There were several requirement elicitation approaches used to collect needs for the creation of the research project. The approaches selected for this were literature review, survey, and prototype. The following is a discussion of the rationales behind selecting the mentioned requirement elicitation approaches.</w:t>
      </w:r>
    </w:p>
    <w:p w14:paraId="1D329818" w14:textId="4AB8DEFA" w:rsidR="009B74A8" w:rsidRDefault="009B74A8" w:rsidP="009B74A8">
      <w:pPr>
        <w:spacing w:line="240" w:lineRule="auto"/>
        <w:jc w:val="center"/>
        <w:rPr>
          <w:rFonts w:ascii="Times New Roman" w:hAnsi="Times New Roman" w:cs="Times New Roman"/>
          <w:sz w:val="24"/>
          <w:szCs w:val="24"/>
        </w:rPr>
      </w:pPr>
      <w:r w:rsidRPr="009B74A8">
        <w:rPr>
          <w:rFonts w:ascii="Times New Roman" w:hAnsi="Times New Roman" w:cs="Times New Roman"/>
          <w:sz w:val="24"/>
          <w:szCs w:val="24"/>
        </w:rPr>
        <w:t xml:space="preserve">Table </w:t>
      </w:r>
      <w:r>
        <w:rPr>
          <w:rFonts w:ascii="Times New Roman" w:hAnsi="Times New Roman" w:cs="Times New Roman"/>
          <w:sz w:val="24"/>
          <w:szCs w:val="24"/>
        </w:rPr>
        <w:t>4</w:t>
      </w:r>
      <w:r w:rsidRPr="009B74A8">
        <w:rPr>
          <w:rFonts w:ascii="Times New Roman" w:hAnsi="Times New Roman" w:cs="Times New Roman"/>
          <w:sz w:val="24"/>
          <w:szCs w:val="24"/>
        </w:rPr>
        <w:t>.1 –</w:t>
      </w:r>
      <w:r>
        <w:rPr>
          <w:rFonts w:ascii="Times New Roman" w:hAnsi="Times New Roman" w:cs="Times New Roman"/>
          <w:sz w:val="24"/>
          <w:szCs w:val="24"/>
        </w:rPr>
        <w:t xml:space="preserve"> Requirement Elicitation Methodology Description</w:t>
      </w:r>
    </w:p>
    <w:tbl>
      <w:tblPr>
        <w:tblStyle w:val="TableGrid"/>
        <w:tblW w:w="0" w:type="auto"/>
        <w:tblLook w:val="04A0" w:firstRow="1" w:lastRow="0" w:firstColumn="1" w:lastColumn="0" w:noHBand="0" w:noVBand="1"/>
      </w:tblPr>
      <w:tblGrid>
        <w:gridCol w:w="1975"/>
        <w:gridCol w:w="7375"/>
      </w:tblGrid>
      <w:tr w:rsidR="00F04EE6" w14:paraId="17A8EF1F" w14:textId="77777777" w:rsidTr="00AF71FA">
        <w:tc>
          <w:tcPr>
            <w:tcW w:w="1975" w:type="dxa"/>
            <w:shd w:val="clear" w:color="auto" w:fill="F2F2F2" w:themeFill="background1" w:themeFillShade="F2"/>
          </w:tcPr>
          <w:p w14:paraId="7C31BD14" w14:textId="6CFCC4C6" w:rsidR="00F04EE6" w:rsidRPr="00F04EE6" w:rsidRDefault="00F04EE6" w:rsidP="00B96D9C">
            <w:pPr>
              <w:spacing w:line="360" w:lineRule="auto"/>
              <w:jc w:val="both"/>
              <w:rPr>
                <w:rFonts w:ascii="Times New Roman" w:hAnsi="Times New Roman" w:cs="Times New Roman"/>
                <w:b/>
                <w:sz w:val="24"/>
                <w:szCs w:val="24"/>
              </w:rPr>
            </w:pPr>
            <w:r w:rsidRPr="00F04EE6">
              <w:rPr>
                <w:rFonts w:ascii="Times New Roman" w:hAnsi="Times New Roman" w:cs="Times New Roman"/>
                <w:b/>
                <w:sz w:val="24"/>
                <w:szCs w:val="24"/>
              </w:rPr>
              <w:t>Method</w:t>
            </w:r>
          </w:p>
        </w:tc>
        <w:tc>
          <w:tcPr>
            <w:tcW w:w="7375" w:type="dxa"/>
            <w:shd w:val="clear" w:color="auto" w:fill="F2F2F2" w:themeFill="background1" w:themeFillShade="F2"/>
          </w:tcPr>
          <w:p w14:paraId="3F04010C" w14:textId="7A68B124" w:rsidR="00F04EE6" w:rsidRPr="00F04EE6" w:rsidRDefault="00F04EE6" w:rsidP="00B96D9C">
            <w:pPr>
              <w:spacing w:line="360" w:lineRule="auto"/>
              <w:jc w:val="both"/>
              <w:rPr>
                <w:rFonts w:ascii="Times New Roman" w:hAnsi="Times New Roman" w:cs="Times New Roman"/>
                <w:b/>
                <w:sz w:val="24"/>
                <w:szCs w:val="24"/>
              </w:rPr>
            </w:pPr>
            <w:r w:rsidRPr="00F04EE6">
              <w:rPr>
                <w:rFonts w:ascii="Times New Roman" w:hAnsi="Times New Roman" w:cs="Times New Roman"/>
                <w:b/>
                <w:sz w:val="24"/>
                <w:szCs w:val="24"/>
              </w:rPr>
              <w:t>Description</w:t>
            </w:r>
          </w:p>
        </w:tc>
      </w:tr>
      <w:tr w:rsidR="00F04EE6" w14:paraId="078A5F1D" w14:textId="77777777" w:rsidTr="00AF71FA">
        <w:tc>
          <w:tcPr>
            <w:tcW w:w="1975" w:type="dxa"/>
            <w:shd w:val="clear" w:color="auto" w:fill="F2F2F2" w:themeFill="background1" w:themeFillShade="F2"/>
          </w:tcPr>
          <w:p w14:paraId="7D923337" w14:textId="2B93F9A6" w:rsidR="00F04EE6" w:rsidRDefault="00F04EE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50E8A18C" w14:textId="6BE6C406" w:rsidR="00F04EE6" w:rsidRDefault="00F04EE6" w:rsidP="00B96D9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F04EE6" w14:paraId="1499C065" w14:textId="77777777" w:rsidTr="00AF71FA">
        <w:tc>
          <w:tcPr>
            <w:tcW w:w="1975" w:type="dxa"/>
            <w:shd w:val="clear" w:color="auto" w:fill="F2F2F2" w:themeFill="background1" w:themeFillShade="F2"/>
          </w:tcPr>
          <w:p w14:paraId="775FF654" w14:textId="5A06D657" w:rsidR="00F04EE6" w:rsidRDefault="00F04EE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6E88E3D8" w14:textId="7C47BFE4" w:rsidR="00F04EE6" w:rsidRDefault="00F04EE6" w:rsidP="00B96D9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4308A6" w14:paraId="0CD49323" w14:textId="77777777" w:rsidTr="00AF71FA">
        <w:tc>
          <w:tcPr>
            <w:tcW w:w="1975" w:type="dxa"/>
            <w:shd w:val="clear" w:color="auto" w:fill="F2F2F2" w:themeFill="background1" w:themeFillShade="F2"/>
          </w:tcPr>
          <w:p w14:paraId="28975DE8" w14:textId="4F3E3564" w:rsidR="004308A6" w:rsidRDefault="004308A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51FA5D27" w14:textId="5D038753" w:rsidR="004308A6" w:rsidRPr="004308A6" w:rsidRDefault="004308A6" w:rsidP="004308A6">
            <w:pPr>
              <w:autoSpaceDE w:val="0"/>
              <w:autoSpaceDN w:val="0"/>
              <w:adjustRightInd w:val="0"/>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F04EE6" w14:paraId="3656ADB2" w14:textId="77777777" w:rsidTr="00AF71FA">
        <w:tc>
          <w:tcPr>
            <w:tcW w:w="1975" w:type="dxa"/>
            <w:shd w:val="clear" w:color="auto" w:fill="F2F2F2" w:themeFill="background1" w:themeFillShade="F2"/>
          </w:tcPr>
          <w:p w14:paraId="4124B3B6" w14:textId="36466A2E" w:rsidR="00F04EE6" w:rsidRDefault="00F04EE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380F199F" w14:textId="51B7F323" w:rsidR="00F04EE6" w:rsidRDefault="00F04EE6" w:rsidP="00B96D9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4308A6" w14:paraId="4C278D89" w14:textId="77777777" w:rsidTr="00AF71FA">
        <w:tc>
          <w:tcPr>
            <w:tcW w:w="1975" w:type="dxa"/>
            <w:shd w:val="clear" w:color="auto" w:fill="F2F2F2" w:themeFill="background1" w:themeFillShade="F2"/>
          </w:tcPr>
          <w:p w14:paraId="1FB9B5AE" w14:textId="40F68205" w:rsidR="004308A6" w:rsidRDefault="004308A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rainstorming</w:t>
            </w:r>
          </w:p>
        </w:tc>
        <w:tc>
          <w:tcPr>
            <w:tcW w:w="7375" w:type="dxa"/>
          </w:tcPr>
          <w:p w14:paraId="327BA2F6" w14:textId="007708DF" w:rsidR="004308A6" w:rsidRPr="00BB30BA" w:rsidRDefault="00BB30BA" w:rsidP="00BB30BA">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B74A8" w14:paraId="13ACEFCF" w14:textId="77777777" w:rsidTr="00AF71FA">
        <w:tc>
          <w:tcPr>
            <w:tcW w:w="1975" w:type="dxa"/>
            <w:shd w:val="clear" w:color="auto" w:fill="F2F2F2" w:themeFill="background1" w:themeFillShade="F2"/>
          </w:tcPr>
          <w:p w14:paraId="34257F69" w14:textId="7CD98F91" w:rsidR="009B74A8" w:rsidRDefault="009B74A8"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1D95B77D" w14:textId="1B32D14E" w:rsidR="009B74A8" w:rsidRPr="00BB30BA" w:rsidRDefault="009B74A8" w:rsidP="00BB30BA">
            <w:pPr>
              <w:spacing w:line="360" w:lineRule="auto"/>
              <w:jc w:val="both"/>
              <w:rPr>
                <w:rFonts w:ascii="Times New Roman" w:hAnsi="Times New Roman" w:cs="Times New Roman"/>
                <w:color w:val="202124"/>
                <w:sz w:val="24"/>
                <w:szCs w:val="24"/>
                <w:shd w:val="clear" w:color="auto" w:fill="FFFFFF"/>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34C00F9C" w14:textId="0F03DFA9" w:rsidR="00B26171" w:rsidRPr="00F04EE6" w:rsidRDefault="001D71CF" w:rsidP="00BE3E99">
      <w:pPr>
        <w:pStyle w:val="Heading1"/>
        <w:numPr>
          <w:ilvl w:val="0"/>
          <w:numId w:val="15"/>
        </w:numPr>
        <w:spacing w:line="360" w:lineRule="auto"/>
        <w:jc w:val="both"/>
        <w:rPr>
          <w:rFonts w:cs="Times New Roman"/>
        </w:rPr>
      </w:pPr>
      <w:bookmarkStart w:id="11" w:name="_Toc120468732"/>
      <w:r>
        <w:t xml:space="preserve">Analysis of Data </w:t>
      </w:r>
      <w:r w:rsidR="00726FF4">
        <w:t xml:space="preserve">&amp; </w:t>
      </w:r>
      <w:r>
        <w:t xml:space="preserve">Presentation of the outcome through </w:t>
      </w:r>
      <w:r w:rsidRPr="00F04EE6">
        <w:rPr>
          <w:rFonts w:cs="Times New Roman"/>
        </w:rPr>
        <w:t>Elicitation Methodologies</w:t>
      </w:r>
      <w:bookmarkEnd w:id="11"/>
    </w:p>
    <w:p w14:paraId="3185D726" w14:textId="4D0EEA24" w:rsidR="00726FF4" w:rsidRPr="00F04EE6" w:rsidRDefault="00F04EE6" w:rsidP="00F04EE6">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data analysis from the requirement elicitation methods that were selected are shown below.</w:t>
      </w:r>
    </w:p>
    <w:p w14:paraId="48FF2006" w14:textId="72F2CBDE" w:rsidR="00726FF4" w:rsidRPr="0053573B" w:rsidRDefault="00726FF4" w:rsidP="00F04EE6">
      <w:pPr>
        <w:pStyle w:val="Heading2"/>
        <w:spacing w:line="360" w:lineRule="auto"/>
        <w:rPr>
          <w:b/>
        </w:rPr>
      </w:pPr>
      <w:bookmarkStart w:id="12" w:name="_Toc120468733"/>
      <w:r w:rsidRPr="0053573B">
        <w:rPr>
          <w:b/>
        </w:rPr>
        <w:t>5.1 Literature Review</w:t>
      </w:r>
      <w:bookmarkEnd w:id="12"/>
    </w:p>
    <w:p w14:paraId="3D5FDC4C" w14:textId="7AB5F9B7" w:rsidR="00B26171" w:rsidRDefault="00F04EE6" w:rsidP="001425BB">
      <w:pPr>
        <w:spacing w:line="240" w:lineRule="auto"/>
        <w:jc w:val="center"/>
        <w:rPr>
          <w:rFonts w:ascii="Times New Roman" w:hAnsi="Times New Roman" w:cs="Times New Roman"/>
          <w:sz w:val="24"/>
          <w:szCs w:val="24"/>
        </w:rPr>
      </w:pPr>
      <w:r w:rsidRPr="00F04EE6">
        <w:rPr>
          <w:rFonts w:ascii="Times New Roman" w:hAnsi="Times New Roman" w:cs="Times New Roman"/>
          <w:sz w:val="24"/>
          <w:szCs w:val="24"/>
        </w:rPr>
        <w:t xml:space="preserve">Table 5.1 </w:t>
      </w:r>
      <w:r w:rsidR="001425BB">
        <w:rPr>
          <w:rFonts w:ascii="Times New Roman" w:hAnsi="Times New Roman" w:cs="Times New Roman"/>
          <w:sz w:val="24"/>
          <w:szCs w:val="24"/>
        </w:rPr>
        <w:t>–</w:t>
      </w:r>
      <w:r w:rsidRPr="00F04EE6">
        <w:rPr>
          <w:rFonts w:ascii="Times New Roman" w:hAnsi="Times New Roman" w:cs="Times New Roman"/>
          <w:sz w:val="24"/>
          <w:szCs w:val="24"/>
        </w:rPr>
        <w:t xml:space="preserve"> </w:t>
      </w:r>
      <w:r w:rsidR="001425BB">
        <w:rPr>
          <w:rFonts w:ascii="Times New Roman" w:hAnsi="Times New Roman" w:cs="Times New Roman"/>
          <w:sz w:val="24"/>
          <w:szCs w:val="24"/>
        </w:rPr>
        <w:t xml:space="preserve">Requirement Analysis from </w:t>
      </w:r>
      <w:r w:rsidR="001425BB" w:rsidRPr="00F04EE6">
        <w:rPr>
          <w:rFonts w:ascii="Times New Roman" w:hAnsi="Times New Roman" w:cs="Times New Roman"/>
          <w:sz w:val="24"/>
          <w:szCs w:val="24"/>
        </w:rPr>
        <w:t>literature review findings</w:t>
      </w:r>
    </w:p>
    <w:tbl>
      <w:tblPr>
        <w:tblStyle w:val="TableGrid"/>
        <w:tblW w:w="0" w:type="auto"/>
        <w:tblLook w:val="04A0" w:firstRow="1" w:lastRow="0" w:firstColumn="1" w:lastColumn="0" w:noHBand="0" w:noVBand="1"/>
      </w:tblPr>
      <w:tblGrid>
        <w:gridCol w:w="7195"/>
        <w:gridCol w:w="2155"/>
      </w:tblGrid>
      <w:tr w:rsidR="00EB4207" w14:paraId="2BA30C76" w14:textId="77777777" w:rsidTr="00D17679">
        <w:tc>
          <w:tcPr>
            <w:tcW w:w="7195" w:type="dxa"/>
            <w:shd w:val="clear" w:color="auto" w:fill="F2F2F2" w:themeFill="background1" w:themeFillShade="F2"/>
          </w:tcPr>
          <w:p w14:paraId="70D8CD1F" w14:textId="77777777" w:rsidR="00EB4207" w:rsidRPr="00F04EE6" w:rsidRDefault="00EB4207" w:rsidP="00D56B27">
            <w:pPr>
              <w:spacing w:line="360" w:lineRule="auto"/>
              <w:rPr>
                <w:rFonts w:ascii="Times New Roman" w:hAnsi="Times New Roman" w:cs="Times New Roman"/>
                <w:b/>
                <w:sz w:val="24"/>
                <w:szCs w:val="24"/>
              </w:rPr>
            </w:pPr>
            <w:r w:rsidRPr="00F04EE6">
              <w:rPr>
                <w:rFonts w:ascii="Times New Roman" w:hAnsi="Times New Roman" w:cs="Times New Roman"/>
                <w:b/>
                <w:sz w:val="24"/>
                <w:szCs w:val="24"/>
              </w:rPr>
              <w:t>Finding</w:t>
            </w:r>
          </w:p>
        </w:tc>
        <w:tc>
          <w:tcPr>
            <w:tcW w:w="2155" w:type="dxa"/>
            <w:shd w:val="clear" w:color="auto" w:fill="F2F2F2" w:themeFill="background1" w:themeFillShade="F2"/>
          </w:tcPr>
          <w:p w14:paraId="48421EC3" w14:textId="77777777" w:rsidR="00EB4207" w:rsidRPr="00F04EE6" w:rsidRDefault="00EB4207" w:rsidP="00D56B27">
            <w:pPr>
              <w:spacing w:line="360" w:lineRule="auto"/>
              <w:rPr>
                <w:rFonts w:ascii="Times New Roman" w:hAnsi="Times New Roman" w:cs="Times New Roman"/>
                <w:b/>
                <w:sz w:val="24"/>
                <w:szCs w:val="24"/>
              </w:rPr>
            </w:pPr>
            <w:r w:rsidRPr="00F04EE6">
              <w:rPr>
                <w:rFonts w:ascii="Times New Roman" w:hAnsi="Times New Roman" w:cs="Times New Roman"/>
                <w:b/>
                <w:sz w:val="24"/>
                <w:szCs w:val="24"/>
              </w:rPr>
              <w:t>Citation</w:t>
            </w:r>
          </w:p>
        </w:tc>
      </w:tr>
      <w:tr w:rsidR="00EB4207" w14:paraId="08C0BC88" w14:textId="77777777" w:rsidTr="00D17679">
        <w:tc>
          <w:tcPr>
            <w:tcW w:w="7195" w:type="dxa"/>
          </w:tcPr>
          <w:p w14:paraId="2921DABE" w14:textId="55C61A17" w:rsidR="00EB4207" w:rsidRDefault="00AF0275" w:rsidP="00BE47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ompletion of the literature review on the existing work done, it was identified that </w:t>
            </w:r>
            <w:r w:rsidR="00BE47D8">
              <w:rPr>
                <w:rFonts w:ascii="Times New Roman" w:hAnsi="Times New Roman" w:cs="Times New Roman"/>
                <w:sz w:val="24"/>
                <w:szCs w:val="24"/>
              </w:rPr>
              <w:t>abstractive text summarization systems for customer reviews helps users to make better and quicker decisions on their actions let it be on buying products or watching a movie, user review summarization proves to save time for customers.</w:t>
            </w:r>
          </w:p>
        </w:tc>
        <w:tc>
          <w:tcPr>
            <w:tcW w:w="2155" w:type="dxa"/>
          </w:tcPr>
          <w:p w14:paraId="12D176A1" w14:textId="05F3CBB8" w:rsidR="00EB4207" w:rsidRDefault="00BE47D8" w:rsidP="00BE47D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EB4207" w14:paraId="2096DA04" w14:textId="77777777" w:rsidTr="00D17679">
        <w:tc>
          <w:tcPr>
            <w:tcW w:w="7195" w:type="dxa"/>
          </w:tcPr>
          <w:p w14:paraId="650D702A" w14:textId="4E32F210" w:rsidR="00EB4207" w:rsidRDefault="00EB7EF7" w:rsidP="00EB7EF7">
            <w:pPr>
              <w:spacing w:line="360" w:lineRule="auto"/>
              <w:jc w:val="both"/>
              <w:rPr>
                <w:rFonts w:ascii="Times New Roman" w:hAnsi="Times New Roman" w:cs="Times New Roman"/>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4F94F564" w14:textId="4E39E371" w:rsidR="00EB4207" w:rsidRDefault="00EB7EF7" w:rsidP="00D56B27">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EB4207" w14:paraId="2AFDEF26" w14:textId="77777777" w:rsidTr="00D17679">
        <w:tc>
          <w:tcPr>
            <w:tcW w:w="7195" w:type="dxa"/>
          </w:tcPr>
          <w:p w14:paraId="56369961" w14:textId="2C3F46DC" w:rsidR="00EB4207" w:rsidRDefault="00D97E75" w:rsidP="00D97E7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t was identified </w:t>
            </w:r>
            <w:r w:rsidR="00426CC9">
              <w:rPr>
                <w:rFonts w:ascii="Times New Roman" w:hAnsi="Times New Roman" w:cs="Times New Roman"/>
                <w:sz w:val="24"/>
                <w:szCs w:val="24"/>
              </w:rPr>
              <w:t>that transformer optimization has not been looked into when working with transformers in abstractive text summarization domain in general and not specific to the movie domain.</w:t>
            </w:r>
          </w:p>
        </w:tc>
        <w:tc>
          <w:tcPr>
            <w:tcW w:w="2155" w:type="dxa"/>
          </w:tcPr>
          <w:p w14:paraId="07A6F47C" w14:textId="5E349FEB" w:rsidR="00EB4207" w:rsidRDefault="007E4E69" w:rsidP="00D56B27">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426CC9">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00426CC9"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sidR="00426CC9">
              <w:rPr>
                <w:rFonts w:ascii="Times New Roman" w:hAnsi="Times New Roman" w:cs="Times New Roman"/>
                <w:sz w:val="24"/>
                <w:szCs w:val="24"/>
              </w:rPr>
              <w:t xml:space="preserve"> </w:t>
            </w:r>
          </w:p>
        </w:tc>
      </w:tr>
      <w:tr w:rsidR="00EB4207" w14:paraId="3BCC8151" w14:textId="77777777" w:rsidTr="00D17679">
        <w:tc>
          <w:tcPr>
            <w:tcW w:w="7195" w:type="dxa"/>
          </w:tcPr>
          <w:p w14:paraId="6ACC3DD3" w14:textId="0B4D2A57" w:rsidR="00EB4207" w:rsidRDefault="00426CC9" w:rsidP="00426CC9">
            <w:pPr>
              <w:spacing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386CAA42" w14:textId="30E00DE0" w:rsidR="00EB4207" w:rsidRDefault="00426CC9" w:rsidP="00D56B27">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4F6F0A1D" w14:textId="4B0DA983" w:rsidR="00726FF4" w:rsidRPr="0053573B" w:rsidRDefault="00726FF4" w:rsidP="00270995">
      <w:pPr>
        <w:pStyle w:val="Heading2"/>
        <w:spacing w:before="120" w:line="360" w:lineRule="auto"/>
        <w:rPr>
          <w:b/>
        </w:rPr>
      </w:pPr>
      <w:bookmarkStart w:id="13" w:name="_Toc120468734"/>
      <w:r w:rsidRPr="0053573B">
        <w:rPr>
          <w:b/>
        </w:rPr>
        <w:t>5.2 Survey</w:t>
      </w:r>
      <w:bookmarkEnd w:id="13"/>
    </w:p>
    <w:p w14:paraId="6E02FCB2" w14:textId="5F843422" w:rsidR="00726FF4" w:rsidRDefault="00EB4207" w:rsidP="001425BB">
      <w:pPr>
        <w:spacing w:line="240" w:lineRule="auto"/>
        <w:jc w:val="center"/>
        <w:rPr>
          <w:rFonts w:ascii="Times New Roman" w:hAnsi="Times New Roman" w:cs="Times New Roman"/>
          <w:sz w:val="24"/>
          <w:szCs w:val="24"/>
        </w:rPr>
      </w:pPr>
      <w:r w:rsidRPr="00EB4207">
        <w:rPr>
          <w:rFonts w:ascii="Times New Roman" w:hAnsi="Times New Roman" w:cs="Times New Roman"/>
          <w:sz w:val="24"/>
          <w:szCs w:val="24"/>
        </w:rPr>
        <w:t xml:space="preserve">Table 5.2 – </w:t>
      </w:r>
      <w:r w:rsidR="001425BB">
        <w:rPr>
          <w:rFonts w:ascii="Times New Roman" w:hAnsi="Times New Roman" w:cs="Times New Roman"/>
          <w:sz w:val="24"/>
          <w:szCs w:val="24"/>
        </w:rPr>
        <w:t>Requirement Analysis from questionnaire</w:t>
      </w:r>
    </w:p>
    <w:tbl>
      <w:tblPr>
        <w:tblStyle w:val="TableGrid"/>
        <w:tblW w:w="0" w:type="auto"/>
        <w:tblLook w:val="04A0" w:firstRow="1" w:lastRow="0" w:firstColumn="1" w:lastColumn="0" w:noHBand="0" w:noVBand="1"/>
      </w:tblPr>
      <w:tblGrid>
        <w:gridCol w:w="2155"/>
        <w:gridCol w:w="7195"/>
      </w:tblGrid>
      <w:tr w:rsidR="00C57299" w14:paraId="4E672D4A" w14:textId="77777777" w:rsidTr="00D17679">
        <w:tc>
          <w:tcPr>
            <w:tcW w:w="2155" w:type="dxa"/>
            <w:shd w:val="clear" w:color="auto" w:fill="F2F2F2" w:themeFill="background1" w:themeFillShade="F2"/>
          </w:tcPr>
          <w:p w14:paraId="29C399B8" w14:textId="6BA2D526"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4FECE703" w14:textId="3EC89318" w:rsidR="00EB4207" w:rsidRPr="00095B4F" w:rsidRDefault="00095B4F" w:rsidP="00C57299">
            <w:pPr>
              <w:spacing w:line="360" w:lineRule="auto"/>
              <w:jc w:val="both"/>
              <w:rPr>
                <w:rFonts w:ascii="Times New Roman" w:hAnsi="Times New Roman" w:cs="Times New Roman"/>
                <w:b/>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C57299" w14:paraId="6EB8C674" w14:textId="77777777" w:rsidTr="00D17679">
        <w:tc>
          <w:tcPr>
            <w:tcW w:w="2155" w:type="dxa"/>
            <w:shd w:val="clear" w:color="auto" w:fill="F2F2F2" w:themeFill="background1" w:themeFillShade="F2"/>
          </w:tcPr>
          <w:p w14:paraId="6741497F" w14:textId="271040C3"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4EAD7044" w14:textId="085D677E" w:rsidR="00EB4207" w:rsidRPr="00095B4F" w:rsidRDefault="00095B4F" w:rsidP="00C57299">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EB4207" w14:paraId="4D76758A" w14:textId="77777777" w:rsidTr="00D56B27">
        <w:tc>
          <w:tcPr>
            <w:tcW w:w="9350" w:type="dxa"/>
            <w:gridSpan w:val="2"/>
          </w:tcPr>
          <w:p w14:paraId="5D650192" w14:textId="7DCA2471" w:rsidR="00426D54" w:rsidRDefault="00C57299" w:rsidP="00426D54">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drawing>
                <wp:anchor distT="0" distB="0" distL="114300" distR="114300" simplePos="0" relativeHeight="251658240" behindDoc="0" locked="0" layoutInCell="1" allowOverlap="1" wp14:anchorId="6E8F00BB" wp14:editId="06E9EB3F">
                  <wp:simplePos x="0" y="0"/>
                  <wp:positionH relativeFrom="column">
                    <wp:posOffset>13970</wp:posOffset>
                  </wp:positionH>
                  <wp:positionV relativeFrom="paragraph">
                    <wp:posOffset>256540</wp:posOffset>
                  </wp:positionV>
                  <wp:extent cx="3010535" cy="165735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00EB4207" w:rsidRPr="004F7D9E">
              <w:rPr>
                <w:rFonts w:ascii="Times New Roman" w:hAnsi="Times New Roman" w:cs="Times New Roman"/>
                <w:b/>
                <w:sz w:val="24"/>
                <w:szCs w:val="24"/>
              </w:rPr>
              <w:t>Findings &amp; Conclusion</w:t>
            </w:r>
          </w:p>
          <w:p w14:paraId="3DB46AEA" w14:textId="5704E5EE" w:rsidR="009A0644" w:rsidRPr="009A0644" w:rsidRDefault="009A0644" w:rsidP="009A0644">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00095B4F"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00095B4F"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00095B4F" w:rsidRPr="00095B4F">
              <w:rPr>
                <w:rFonts w:ascii="Times New Roman" w:hAnsi="Times New Roman" w:cs="Times New Roman"/>
                <w:sz w:val="24"/>
                <w:szCs w:val="24"/>
              </w:rPr>
              <w:t xml:space="preserve"> (</w:t>
            </w:r>
            <w:r w:rsidR="0075228B">
              <w:rPr>
                <w:rFonts w:ascii="Times New Roman" w:hAnsi="Times New Roman" w:cs="Times New Roman"/>
                <w:sz w:val="24"/>
                <w:szCs w:val="24"/>
              </w:rPr>
              <w:t>more than 90% of the audience</w:t>
            </w:r>
            <w:r w:rsidR="00095B4F"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sidR="00701288">
              <w:rPr>
                <w:rFonts w:ascii="Times New Roman" w:hAnsi="Times New Roman" w:cs="Times New Roman"/>
                <w:sz w:val="24"/>
                <w:szCs w:val="24"/>
              </w:rPr>
              <w:t xml:space="preserve"> This also concludes to see a positive correlation from the results which was expected from the author of the project.</w:t>
            </w:r>
          </w:p>
        </w:tc>
      </w:tr>
      <w:tr w:rsidR="00C57299" w14:paraId="0F36573A" w14:textId="77777777" w:rsidTr="00D17679">
        <w:tc>
          <w:tcPr>
            <w:tcW w:w="2155" w:type="dxa"/>
            <w:shd w:val="clear" w:color="auto" w:fill="F2F2F2" w:themeFill="background1" w:themeFillShade="F2"/>
          </w:tcPr>
          <w:p w14:paraId="5B5315F3" w14:textId="4F2A9DDE" w:rsidR="00095B4F" w:rsidRPr="004F7D9E" w:rsidRDefault="00095B4F" w:rsidP="00095B4F">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138C7A23" w14:textId="735FD155" w:rsidR="00095B4F" w:rsidRPr="00BB74DC" w:rsidRDefault="00BB74DC" w:rsidP="00BB74DC">
            <w:pPr>
              <w:spacing w:line="360" w:lineRule="auto"/>
              <w:jc w:val="both"/>
              <w:rPr>
                <w:rFonts w:ascii="Times New Roman" w:hAnsi="Times New Roman" w:cs="Times New Roman"/>
                <w:b/>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C57299" w14:paraId="6A645B76" w14:textId="77777777" w:rsidTr="00D17679">
        <w:tc>
          <w:tcPr>
            <w:tcW w:w="2155" w:type="dxa"/>
            <w:shd w:val="clear" w:color="auto" w:fill="F2F2F2" w:themeFill="background1" w:themeFillShade="F2"/>
          </w:tcPr>
          <w:p w14:paraId="675C9F3A" w14:textId="258CADB6"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08456C9C" w14:textId="0B8677E9" w:rsidR="00EB4207" w:rsidRPr="007741DF" w:rsidRDefault="007741DF" w:rsidP="00222447">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EB4207" w14:paraId="4212897F" w14:textId="77777777" w:rsidTr="00D56B27">
        <w:tc>
          <w:tcPr>
            <w:tcW w:w="9350" w:type="dxa"/>
            <w:gridSpan w:val="2"/>
          </w:tcPr>
          <w:p w14:paraId="4FD1E608" w14:textId="1D52BED5" w:rsidR="009A0644"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54259D5B" w14:textId="365787E3" w:rsidR="009A0644" w:rsidRPr="009A0644" w:rsidRDefault="009A0644" w:rsidP="009A0644">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59264" behindDoc="0" locked="0" layoutInCell="1" allowOverlap="1" wp14:anchorId="36555403" wp14:editId="357A7353">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w:t>
            </w:r>
            <w:r w:rsidR="00701288">
              <w:rPr>
                <w:rFonts w:ascii="Times New Roman" w:hAnsi="Times New Roman" w:cs="Times New Roman"/>
                <w:sz w:val="24"/>
                <w:szCs w:val="24"/>
              </w:rPr>
              <w:t xml:space="preserve"> This also concludes to see a positive correlation from the results which was expected from the author of the project</w:t>
            </w:r>
          </w:p>
        </w:tc>
      </w:tr>
      <w:tr w:rsidR="00C57299" w14:paraId="76A3CED6" w14:textId="77777777" w:rsidTr="00C202E9">
        <w:tc>
          <w:tcPr>
            <w:tcW w:w="2155" w:type="dxa"/>
            <w:shd w:val="clear" w:color="auto" w:fill="F2F2F2" w:themeFill="background1" w:themeFillShade="F2"/>
          </w:tcPr>
          <w:p w14:paraId="19AFFF20" w14:textId="38DB2E3F" w:rsidR="00095B4F" w:rsidRPr="004F7D9E" w:rsidRDefault="00095B4F" w:rsidP="00095B4F">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Question</w:t>
            </w:r>
          </w:p>
        </w:tc>
        <w:tc>
          <w:tcPr>
            <w:tcW w:w="7195" w:type="dxa"/>
          </w:tcPr>
          <w:p w14:paraId="62DA9570" w14:textId="3D1071A7" w:rsidR="00095B4F" w:rsidRPr="009F3A26" w:rsidRDefault="0043529D" w:rsidP="00222447">
            <w:pPr>
              <w:spacing w:line="360" w:lineRule="auto"/>
              <w:jc w:val="both"/>
              <w:rPr>
                <w:rFonts w:ascii="Times New Roman" w:hAnsi="Times New Roman" w:cs="Times New Roman"/>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C57299" w14:paraId="20E0354A" w14:textId="77777777" w:rsidTr="00D17679">
        <w:tc>
          <w:tcPr>
            <w:tcW w:w="2155" w:type="dxa"/>
            <w:shd w:val="clear" w:color="auto" w:fill="F2F2F2" w:themeFill="background1" w:themeFillShade="F2"/>
          </w:tcPr>
          <w:p w14:paraId="5BDE1E0D" w14:textId="68FB1250"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7333AF7D" w14:textId="224F1936" w:rsidR="00EB4207" w:rsidRPr="009F3A26" w:rsidRDefault="00222447" w:rsidP="00222447">
            <w:pPr>
              <w:spacing w:line="360" w:lineRule="auto"/>
              <w:jc w:val="both"/>
              <w:rPr>
                <w:rFonts w:ascii="Times New Roman" w:hAnsi="Times New Roman" w:cs="Times New Roman"/>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EB4207" w14:paraId="1A63D497" w14:textId="77777777" w:rsidTr="00D56B27">
        <w:tc>
          <w:tcPr>
            <w:tcW w:w="9350" w:type="dxa"/>
            <w:gridSpan w:val="2"/>
          </w:tcPr>
          <w:p w14:paraId="773FD70B" w14:textId="7987C3CD" w:rsidR="00EB4207" w:rsidRPr="004F7D9E" w:rsidRDefault="00EB4207" w:rsidP="00C57299">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2379BE1" w14:textId="1B2E85DC" w:rsidR="00EB4207" w:rsidRPr="004F7D9E" w:rsidRDefault="00C57299" w:rsidP="00C57299">
            <w:pPr>
              <w:spacing w:line="360" w:lineRule="auto"/>
              <w:jc w:val="both"/>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2336" behindDoc="0" locked="0" layoutInCell="1" allowOverlap="1" wp14:anchorId="0E9DCA00" wp14:editId="6641A96E">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sidR="009A0644">
              <w:rPr>
                <w:rFonts w:ascii="Times New Roman" w:hAnsi="Times New Roman" w:cs="Times New Roman"/>
                <w:sz w:val="24"/>
                <w:szCs w:val="24"/>
              </w:rPr>
              <w:t xml:space="preserve">It can be concluded that a majority of the participants (more than 60%) finds that this system will benefit </w:t>
            </w:r>
            <w:r w:rsidR="009F7741">
              <w:rPr>
                <w:rFonts w:ascii="Times New Roman" w:hAnsi="Times New Roman" w:cs="Times New Roman"/>
                <w:sz w:val="24"/>
                <w:szCs w:val="24"/>
              </w:rPr>
              <w:t xml:space="preserve">the movie, restaurant, tourist, hotel, ecommerce domains (these domains were considered since they are mostly interacted with the users on a daily bases and uses customer reviews for their domain as a part of their business) as well as the general users. </w:t>
            </w:r>
          </w:p>
        </w:tc>
      </w:tr>
      <w:tr w:rsidR="00C57299" w14:paraId="690D614B" w14:textId="77777777" w:rsidTr="00D17679">
        <w:tc>
          <w:tcPr>
            <w:tcW w:w="2155" w:type="dxa"/>
            <w:shd w:val="clear" w:color="auto" w:fill="F2F2F2" w:themeFill="background1" w:themeFillShade="F2"/>
          </w:tcPr>
          <w:p w14:paraId="4399F3F9" w14:textId="72053FC4" w:rsidR="00222447" w:rsidRPr="004F7D9E" w:rsidRDefault="0022244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43C148A9" w14:textId="14F1CFD2" w:rsidR="00222447" w:rsidRPr="00222447" w:rsidRDefault="00222447" w:rsidP="00222447">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C57299" w14:paraId="7B24BB04" w14:textId="77777777" w:rsidTr="00D17679">
        <w:tc>
          <w:tcPr>
            <w:tcW w:w="2155" w:type="dxa"/>
            <w:shd w:val="clear" w:color="auto" w:fill="F2F2F2" w:themeFill="background1" w:themeFillShade="F2"/>
          </w:tcPr>
          <w:p w14:paraId="33135DF1" w14:textId="4E97A54B" w:rsidR="00222447" w:rsidRPr="004F7D9E" w:rsidRDefault="0022244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639C3832" w14:textId="1E5EBED9" w:rsidR="00222447" w:rsidRPr="00222447" w:rsidRDefault="00222447" w:rsidP="00222447">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222447" w14:paraId="7F14733C" w14:textId="77777777" w:rsidTr="00D56B27">
        <w:tc>
          <w:tcPr>
            <w:tcW w:w="9350" w:type="dxa"/>
            <w:gridSpan w:val="2"/>
          </w:tcPr>
          <w:p w14:paraId="4444E7A5" w14:textId="18E7D559" w:rsidR="00222447" w:rsidRDefault="00222447" w:rsidP="00C57299">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879ADFC" w14:textId="2B92E753" w:rsidR="00701288" w:rsidRPr="00C57299" w:rsidRDefault="00C57299" w:rsidP="00C57299">
            <w:pPr>
              <w:spacing w:line="360" w:lineRule="auto"/>
              <w:jc w:val="both"/>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1312" behindDoc="0" locked="0" layoutInCell="1" allowOverlap="1" wp14:anchorId="068B1B01" wp14:editId="5E534935">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sidR="00701288">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C57299" w14:paraId="21B52573" w14:textId="77777777" w:rsidTr="00222447">
        <w:tc>
          <w:tcPr>
            <w:tcW w:w="2155" w:type="dxa"/>
          </w:tcPr>
          <w:p w14:paraId="7C222C55" w14:textId="55EEBE9A"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Question</w:t>
            </w:r>
          </w:p>
        </w:tc>
        <w:tc>
          <w:tcPr>
            <w:tcW w:w="7195" w:type="dxa"/>
          </w:tcPr>
          <w:p w14:paraId="26AEF9E2" w14:textId="2793FD9F" w:rsidR="00222447" w:rsidRPr="00222447" w:rsidRDefault="00222447" w:rsidP="00222447">
            <w:pPr>
              <w:spacing w:line="360" w:lineRule="auto"/>
              <w:jc w:val="both"/>
              <w:rPr>
                <w:rFonts w:ascii="Times New Roman" w:hAnsi="Times New Roman" w:cs="Times New Roman"/>
                <w:b/>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C57299" w14:paraId="58EF34E2" w14:textId="77777777" w:rsidTr="00222447">
        <w:tc>
          <w:tcPr>
            <w:tcW w:w="2155" w:type="dxa"/>
          </w:tcPr>
          <w:p w14:paraId="76110ADB" w14:textId="4312F9A1"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49C9AC99" w14:textId="0E471DCA" w:rsidR="00222447" w:rsidRPr="00222447" w:rsidRDefault="00222447" w:rsidP="00222447">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222447" w14:paraId="18B9FD6E" w14:textId="77777777" w:rsidTr="00D56B27">
        <w:tc>
          <w:tcPr>
            <w:tcW w:w="9350" w:type="dxa"/>
            <w:gridSpan w:val="2"/>
          </w:tcPr>
          <w:p w14:paraId="4FB9826F" w14:textId="5CB708BA" w:rsidR="00222447" w:rsidRDefault="00C57299" w:rsidP="00222447">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0288" behindDoc="0" locked="0" layoutInCell="1" allowOverlap="1" wp14:anchorId="76B769A3" wp14:editId="66283CFE">
                  <wp:simplePos x="0" y="0"/>
                  <wp:positionH relativeFrom="column">
                    <wp:posOffset>-5080</wp:posOffset>
                  </wp:positionH>
                  <wp:positionV relativeFrom="paragraph">
                    <wp:posOffset>225425</wp:posOffset>
                  </wp:positionV>
                  <wp:extent cx="4010025" cy="1562100"/>
                  <wp:effectExtent l="0" t="0" r="9525"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00222447" w:rsidRPr="004F7D9E">
              <w:rPr>
                <w:rFonts w:ascii="Times New Roman" w:hAnsi="Times New Roman" w:cs="Times New Roman"/>
                <w:b/>
                <w:sz w:val="24"/>
                <w:szCs w:val="24"/>
              </w:rPr>
              <w:t>Findings &amp; Conclusion</w:t>
            </w:r>
          </w:p>
          <w:p w14:paraId="3BF3F2E5" w14:textId="000DC6DE" w:rsidR="00C57299" w:rsidRPr="00C57299" w:rsidRDefault="00701288" w:rsidP="00C57299">
            <w:pPr>
              <w:spacing w:line="360" w:lineRule="auto"/>
              <w:jc w:val="both"/>
              <w:rPr>
                <w:rFonts w:ascii="Times New Roman" w:hAnsi="Times New Roman" w:cs="Times New Roman"/>
                <w:b/>
                <w:sz w:val="24"/>
                <w:szCs w:val="24"/>
              </w:rPr>
            </w:pPr>
            <w:r>
              <w:rPr>
                <w:rFonts w:ascii="Times New Roman" w:hAnsi="Times New Roman" w:cs="Times New Roman"/>
                <w:sz w:val="24"/>
                <w:szCs w:val="24"/>
              </w:rPr>
              <w:t>From the statistics graph, it can be concluded that roughly 84% of the audience finds that the system would benefit the businesses</w:t>
            </w:r>
            <w:r w:rsidR="00C57299">
              <w:rPr>
                <w:rFonts w:ascii="Times New Roman" w:hAnsi="Times New Roman" w:cs="Times New Roman"/>
                <w:sz w:val="24"/>
                <w:szCs w:val="24"/>
              </w:rPr>
              <w:t>, which is a positively correlated results from the achieved statistics and that’s what the author expected to achieve.</w:t>
            </w:r>
          </w:p>
        </w:tc>
      </w:tr>
      <w:tr w:rsidR="00C57299" w14:paraId="68E7D2D4" w14:textId="77777777" w:rsidTr="00D17679">
        <w:tc>
          <w:tcPr>
            <w:tcW w:w="2155" w:type="dxa"/>
            <w:shd w:val="clear" w:color="auto" w:fill="F2F2F2" w:themeFill="background1" w:themeFillShade="F2"/>
          </w:tcPr>
          <w:p w14:paraId="0B9CB1E6" w14:textId="1CD71143"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6586368E" w14:textId="049A3B10" w:rsidR="00222447" w:rsidRPr="00AD084B" w:rsidRDefault="00222447" w:rsidP="00C57299">
            <w:pPr>
              <w:spacing w:line="360" w:lineRule="auto"/>
              <w:jc w:val="both"/>
              <w:rPr>
                <w:rFonts w:ascii="Times New Roman" w:hAnsi="Times New Roman" w:cs="Times New Roman"/>
                <w:b/>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C57299" w14:paraId="22106074" w14:textId="77777777" w:rsidTr="00D17679">
        <w:tc>
          <w:tcPr>
            <w:tcW w:w="2155" w:type="dxa"/>
            <w:shd w:val="clear" w:color="auto" w:fill="F2F2F2" w:themeFill="background1" w:themeFillShade="F2"/>
          </w:tcPr>
          <w:p w14:paraId="16FBDD2A" w14:textId="01BE0B1D"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352330B5" w14:textId="490D0500" w:rsidR="00222447" w:rsidRPr="00AD084B" w:rsidRDefault="00222447" w:rsidP="00C57299">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222447" w14:paraId="66AB07EA" w14:textId="77777777" w:rsidTr="00D56B27">
        <w:tc>
          <w:tcPr>
            <w:tcW w:w="9350" w:type="dxa"/>
            <w:gridSpan w:val="2"/>
          </w:tcPr>
          <w:p w14:paraId="59C97ED9" w14:textId="129F5101" w:rsidR="00222447"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1DD6CFD" w14:textId="7291F211" w:rsidR="00222447" w:rsidRPr="00C57299" w:rsidRDefault="009A0644" w:rsidP="00C57299">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1AF02B34" wp14:editId="6DE64F05">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sidR="00C57299">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C57299" w14:paraId="1D34AB40" w14:textId="77777777" w:rsidTr="00D17679">
        <w:tc>
          <w:tcPr>
            <w:tcW w:w="2155" w:type="dxa"/>
            <w:shd w:val="clear" w:color="auto" w:fill="F2F2F2" w:themeFill="background1" w:themeFillShade="F2"/>
          </w:tcPr>
          <w:p w14:paraId="1EB6BF6D" w14:textId="2D317EC0"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1C26F293" w14:textId="58D31AD0" w:rsidR="00222447" w:rsidRPr="00AD084B" w:rsidRDefault="00222447" w:rsidP="00AD084B">
            <w:pPr>
              <w:spacing w:line="360" w:lineRule="auto"/>
              <w:jc w:val="both"/>
              <w:rPr>
                <w:rFonts w:ascii="Times New Roman" w:hAnsi="Times New Roman" w:cs="Times New Roman"/>
                <w:b/>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C57299" w14:paraId="421AC7FB" w14:textId="77777777" w:rsidTr="00D17679">
        <w:tc>
          <w:tcPr>
            <w:tcW w:w="2155" w:type="dxa"/>
            <w:shd w:val="clear" w:color="auto" w:fill="F2F2F2" w:themeFill="background1" w:themeFillShade="F2"/>
          </w:tcPr>
          <w:p w14:paraId="3BDAC210" w14:textId="5ED845D1"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18F67608" w14:textId="55E31572" w:rsidR="00222447" w:rsidRPr="00AD084B" w:rsidRDefault="00AD084B" w:rsidP="00AD084B">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222447" w14:paraId="3B7AC6BB" w14:textId="77777777" w:rsidTr="00D56B27">
        <w:tc>
          <w:tcPr>
            <w:tcW w:w="9350" w:type="dxa"/>
            <w:gridSpan w:val="2"/>
          </w:tcPr>
          <w:p w14:paraId="29FB5A5D" w14:textId="2D6A157E" w:rsidR="00222447" w:rsidRDefault="00245EBC" w:rsidP="00222447">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4384" behindDoc="0" locked="0" layoutInCell="1" allowOverlap="1" wp14:anchorId="59F0E20B" wp14:editId="116EE9F0">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00222447" w:rsidRPr="004F7D9E">
              <w:rPr>
                <w:rFonts w:ascii="Times New Roman" w:hAnsi="Times New Roman" w:cs="Times New Roman"/>
                <w:b/>
                <w:sz w:val="24"/>
                <w:szCs w:val="24"/>
              </w:rPr>
              <w:t>Findings &amp; Conclusion</w:t>
            </w:r>
          </w:p>
          <w:p w14:paraId="27246D1D" w14:textId="14C38FA3" w:rsidR="00222447" w:rsidRPr="004F7D9E" w:rsidRDefault="00C57299" w:rsidP="00245EBC">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From the statistics graph, it can be concluded that roughly 90% of the audience finds that customer/user reviews are very important irrelevant to </w:t>
            </w:r>
            <w:r w:rsidR="00245EBC">
              <w:rPr>
                <w:rFonts w:ascii="Times New Roman" w:hAnsi="Times New Roman" w:cs="Times New Roman"/>
                <w:sz w:val="24"/>
                <w:szCs w:val="24"/>
              </w:rPr>
              <w:t>the</w:t>
            </w:r>
            <w:r>
              <w:rPr>
                <w:rFonts w:ascii="Times New Roman" w:hAnsi="Times New Roman" w:cs="Times New Roman"/>
                <w:sz w:val="24"/>
                <w:szCs w:val="24"/>
              </w:rPr>
              <w:t xml:space="preserve"> domain</w:t>
            </w:r>
            <w:r w:rsidR="00245EBC">
              <w:rPr>
                <w:rFonts w:ascii="Times New Roman" w:hAnsi="Times New Roman" w:cs="Times New Roman"/>
                <w:sz w:val="24"/>
                <w:szCs w:val="24"/>
              </w:rPr>
              <w:t>, which is a positively correlated results from the achieved statistics and that’s what the author expected to achieve.</w:t>
            </w:r>
          </w:p>
        </w:tc>
      </w:tr>
      <w:tr w:rsidR="00C57299" w14:paraId="6A7C761C" w14:textId="77777777" w:rsidTr="00D17679">
        <w:tc>
          <w:tcPr>
            <w:tcW w:w="2155" w:type="dxa"/>
            <w:shd w:val="clear" w:color="auto" w:fill="F2F2F2" w:themeFill="background1" w:themeFillShade="F2"/>
          </w:tcPr>
          <w:p w14:paraId="15AD67CA" w14:textId="459D3119"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1193B466" w14:textId="6136F75B" w:rsidR="00222447" w:rsidRPr="00AD084B" w:rsidRDefault="00222447" w:rsidP="00AD084B">
            <w:pPr>
              <w:spacing w:line="360" w:lineRule="auto"/>
              <w:jc w:val="both"/>
              <w:rPr>
                <w:rFonts w:ascii="Times New Roman" w:hAnsi="Times New Roman" w:cs="Times New Roman"/>
                <w:b/>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C57299" w14:paraId="710F1E07" w14:textId="77777777" w:rsidTr="00D17679">
        <w:tc>
          <w:tcPr>
            <w:tcW w:w="2155" w:type="dxa"/>
            <w:shd w:val="clear" w:color="auto" w:fill="F2F2F2" w:themeFill="background1" w:themeFillShade="F2"/>
          </w:tcPr>
          <w:p w14:paraId="7D1C37F7" w14:textId="3A7178CE"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53C2BE65" w14:textId="3617770C" w:rsidR="00222447" w:rsidRPr="00AD084B" w:rsidRDefault="006E7D88" w:rsidP="00AD084B">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w:t>
            </w:r>
            <w:r w:rsidR="00BB6522">
              <w:rPr>
                <w:rFonts w:ascii="Times New Roman" w:hAnsi="Times New Roman" w:cs="Times New Roman"/>
                <w:sz w:val="24"/>
                <w:szCs w:val="24"/>
              </w:rPr>
              <w:t xml:space="preserve"> the systems</w:t>
            </w:r>
            <w:r>
              <w:rPr>
                <w:rFonts w:ascii="Times New Roman" w:hAnsi="Times New Roman" w:cs="Times New Roman"/>
                <w:sz w:val="24"/>
                <w:szCs w:val="24"/>
              </w:rPr>
              <w:t xml:space="preserve"> non-functional </w:t>
            </w:r>
            <w:r w:rsidR="00BB6522">
              <w:rPr>
                <w:rFonts w:ascii="Times New Roman" w:hAnsi="Times New Roman" w:cs="Times New Roman"/>
                <w:sz w:val="24"/>
                <w:szCs w:val="24"/>
              </w:rPr>
              <w:t>requirements which could potentially improve the system.</w:t>
            </w:r>
            <w:r>
              <w:rPr>
                <w:rFonts w:ascii="Times New Roman" w:hAnsi="Times New Roman" w:cs="Times New Roman"/>
                <w:sz w:val="24"/>
                <w:szCs w:val="24"/>
              </w:rPr>
              <w:t xml:space="preserve"> </w:t>
            </w:r>
          </w:p>
        </w:tc>
      </w:tr>
      <w:tr w:rsidR="00222447" w14:paraId="7A689515" w14:textId="77777777" w:rsidTr="00D56B27">
        <w:tc>
          <w:tcPr>
            <w:tcW w:w="9350" w:type="dxa"/>
            <w:gridSpan w:val="2"/>
          </w:tcPr>
          <w:p w14:paraId="2E343FD1" w14:textId="77777777" w:rsidR="00222447"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04E25878" w14:textId="13690344" w:rsidR="00222447" w:rsidRPr="002724E1" w:rsidRDefault="002724E1" w:rsidP="002724E1">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535A660" w14:textId="5CEB4C8C" w:rsidR="00726FF4" w:rsidRDefault="00726FF4" w:rsidP="00270995">
      <w:pPr>
        <w:pStyle w:val="Heading2"/>
        <w:spacing w:before="120" w:line="360" w:lineRule="auto"/>
        <w:rPr>
          <w:b/>
        </w:rPr>
      </w:pPr>
      <w:bookmarkStart w:id="14" w:name="_Toc120468735"/>
      <w:r w:rsidRPr="0053573B">
        <w:rPr>
          <w:b/>
        </w:rPr>
        <w:t xml:space="preserve">5.3 </w:t>
      </w:r>
      <w:r w:rsidR="005B3446" w:rsidRPr="0053573B">
        <w:rPr>
          <w:b/>
        </w:rPr>
        <w:t>Interviews</w:t>
      </w:r>
      <w:bookmarkEnd w:id="14"/>
    </w:p>
    <w:p w14:paraId="208CC0B7" w14:textId="6D0E71C3" w:rsidR="005B3446" w:rsidRPr="0098572C" w:rsidRDefault="003B4384" w:rsidP="0098572C">
      <w:pPr>
        <w:spacing w:line="360" w:lineRule="auto"/>
        <w:jc w:val="both"/>
        <w:rPr>
          <w:rFonts w:ascii="Times New Roman" w:hAnsi="Times New Roman" w:cs="Times New Roman"/>
          <w:sz w:val="24"/>
          <w:szCs w:val="24"/>
        </w:rPr>
      </w:pPr>
      <w:r w:rsidRPr="003B4384">
        <w:rPr>
          <w:rFonts w:ascii="Times New Roman" w:hAnsi="Times New Roman" w:cs="Times New Roman"/>
          <w:sz w:val="24"/>
          <w:szCs w:val="24"/>
        </w:rPr>
        <w:t>Interviews with experts and researchers in the relevant domains were performed to obtain insights on the technical domain competence.</w:t>
      </w:r>
      <w:r w:rsidR="0098572C" w:rsidRPr="0098572C">
        <w:rPr>
          <w:rFonts w:ascii="Times New Roman" w:hAnsi="Times New Roman" w:cs="Times New Roman"/>
          <w:sz w:val="24"/>
          <w:szCs w:val="24"/>
        </w:rPr>
        <w:t xml:space="preserve"> </w:t>
      </w:r>
      <w:r w:rsidRPr="003B4384">
        <w:rPr>
          <w:rFonts w:ascii="Times New Roman" w:hAnsi="Times New Roman" w:cs="Times New Roman"/>
          <w:sz w:val="24"/>
          <w:szCs w:val="24"/>
        </w:rPr>
        <w:t>To determine the project requirements, experts and researchers in ML and abstractive text summarizing systems were chosen.</w:t>
      </w:r>
      <w:r w:rsidR="0098572C" w:rsidRPr="0098572C">
        <w:rPr>
          <w:rFonts w:ascii="Times New Roman" w:hAnsi="Times New Roman" w:cs="Times New Roman"/>
          <w:sz w:val="24"/>
          <w:szCs w:val="24"/>
        </w:rPr>
        <w:t xml:space="preserve"> </w:t>
      </w:r>
      <w:r w:rsidR="00084480">
        <w:rPr>
          <w:rFonts w:ascii="Times New Roman" w:hAnsi="Times New Roman" w:cs="Times New Roman"/>
          <w:sz w:val="24"/>
          <w:szCs w:val="24"/>
        </w:rPr>
        <w:t xml:space="preserve">2 PhD candidate in ML and Computational Linguistics, 1 NLP Researcher, 2 Software Architects, 1 Software Engineer and 1 Lecturer with MSc completion were interviewed. The interview outcomes were processed to a </w:t>
      </w:r>
      <w:r w:rsidR="00084480" w:rsidRPr="00084480">
        <w:rPr>
          <w:rFonts w:ascii="Times New Roman" w:hAnsi="Times New Roman" w:cs="Times New Roman"/>
          <w:b/>
          <w:sz w:val="24"/>
          <w:szCs w:val="24"/>
        </w:rPr>
        <w:t>thematic analysis</w:t>
      </w:r>
      <w:r w:rsidR="00084480">
        <w:rPr>
          <w:rFonts w:ascii="Times New Roman" w:hAnsi="Times New Roman" w:cs="Times New Roman"/>
          <w:sz w:val="24"/>
          <w:szCs w:val="24"/>
        </w:rPr>
        <w:t xml:space="preserve"> based on the following themes. </w:t>
      </w:r>
    </w:p>
    <w:p w14:paraId="7842CAB2" w14:textId="3F6F7C14" w:rsidR="005B3446" w:rsidRDefault="001425BB" w:rsidP="00084480">
      <w:pPr>
        <w:spacing w:line="240" w:lineRule="auto"/>
        <w:jc w:val="center"/>
        <w:rPr>
          <w:rFonts w:ascii="Times New Roman" w:hAnsi="Times New Roman" w:cs="Times New Roman"/>
          <w:sz w:val="24"/>
          <w:szCs w:val="24"/>
        </w:rPr>
      </w:pPr>
      <w:r w:rsidRPr="001425BB">
        <w:rPr>
          <w:rFonts w:ascii="Times New Roman" w:hAnsi="Times New Roman" w:cs="Times New Roman"/>
          <w:sz w:val="24"/>
          <w:szCs w:val="24"/>
        </w:rPr>
        <w:t>Table 5.3</w:t>
      </w:r>
      <w:r>
        <w:rPr>
          <w:rFonts w:ascii="Times New Roman" w:hAnsi="Times New Roman" w:cs="Times New Roman"/>
          <w:sz w:val="24"/>
          <w:szCs w:val="24"/>
        </w:rPr>
        <w:t xml:space="preserve"> –</w:t>
      </w:r>
      <w:r w:rsidRPr="001425BB">
        <w:rPr>
          <w:rFonts w:ascii="Times New Roman" w:hAnsi="Times New Roman" w:cs="Times New Roman"/>
          <w:sz w:val="24"/>
          <w:szCs w:val="24"/>
        </w:rPr>
        <w:t xml:space="preserve"> </w:t>
      </w:r>
      <w:r>
        <w:rPr>
          <w:rFonts w:ascii="Times New Roman" w:hAnsi="Times New Roman" w:cs="Times New Roman"/>
          <w:sz w:val="24"/>
          <w:szCs w:val="24"/>
        </w:rPr>
        <w:t>R</w:t>
      </w:r>
      <w:r w:rsidRPr="001425BB">
        <w:rPr>
          <w:rFonts w:ascii="Times New Roman" w:hAnsi="Times New Roman" w:cs="Times New Roman"/>
          <w:sz w:val="24"/>
          <w:szCs w:val="24"/>
        </w:rPr>
        <w:t xml:space="preserve">equirement Analysis </w:t>
      </w:r>
      <w:r>
        <w:rPr>
          <w:rFonts w:ascii="Times New Roman" w:hAnsi="Times New Roman" w:cs="Times New Roman"/>
          <w:sz w:val="24"/>
          <w:szCs w:val="24"/>
        </w:rPr>
        <w:t xml:space="preserve">from </w:t>
      </w:r>
      <w:r w:rsidRPr="001425BB">
        <w:rPr>
          <w:rFonts w:ascii="Times New Roman" w:hAnsi="Times New Roman" w:cs="Times New Roman"/>
          <w:sz w:val="24"/>
          <w:szCs w:val="24"/>
        </w:rPr>
        <w:t>interviews</w:t>
      </w:r>
    </w:p>
    <w:tbl>
      <w:tblPr>
        <w:tblStyle w:val="TableGrid"/>
        <w:tblW w:w="9355" w:type="dxa"/>
        <w:tblLook w:val="04A0" w:firstRow="1" w:lastRow="0" w:firstColumn="1" w:lastColumn="0" w:noHBand="0" w:noVBand="1"/>
      </w:tblPr>
      <w:tblGrid>
        <w:gridCol w:w="2335"/>
        <w:gridCol w:w="7020"/>
      </w:tblGrid>
      <w:tr w:rsidR="00316D15" w14:paraId="6158FBA8" w14:textId="77777777" w:rsidTr="002E58E7">
        <w:tc>
          <w:tcPr>
            <w:tcW w:w="2335" w:type="dxa"/>
            <w:shd w:val="clear" w:color="auto" w:fill="F2F2F2" w:themeFill="background1" w:themeFillShade="F2"/>
          </w:tcPr>
          <w:p w14:paraId="754F68A5" w14:textId="08AA6A54" w:rsidR="00316D15" w:rsidRPr="001425BB" w:rsidRDefault="00316D15" w:rsidP="00316D15">
            <w:pPr>
              <w:spacing w:line="360" w:lineRule="auto"/>
              <w:jc w:val="both"/>
              <w:rPr>
                <w:rFonts w:ascii="Times New Roman" w:hAnsi="Times New Roman" w:cs="Times New Roman"/>
                <w:b/>
                <w:sz w:val="24"/>
                <w:szCs w:val="24"/>
              </w:rPr>
            </w:pPr>
            <w:r>
              <w:rPr>
                <w:rFonts w:ascii="Times New Roman" w:hAnsi="Times New Roman" w:cs="Times New Roman"/>
                <w:b/>
                <w:sz w:val="24"/>
                <w:szCs w:val="24"/>
              </w:rPr>
              <w:t>Theme</w:t>
            </w:r>
          </w:p>
        </w:tc>
        <w:tc>
          <w:tcPr>
            <w:tcW w:w="7020" w:type="dxa"/>
            <w:shd w:val="clear" w:color="auto" w:fill="F2F2F2" w:themeFill="background1" w:themeFillShade="F2"/>
          </w:tcPr>
          <w:p w14:paraId="2EA58D6D" w14:textId="7A3E5E7F" w:rsidR="00316D15" w:rsidRPr="001425BB" w:rsidRDefault="00316D15" w:rsidP="00316D15">
            <w:pPr>
              <w:spacing w:line="360" w:lineRule="auto"/>
              <w:jc w:val="both"/>
              <w:rPr>
                <w:rFonts w:ascii="Times New Roman" w:hAnsi="Times New Roman" w:cs="Times New Roman"/>
                <w:b/>
                <w:sz w:val="24"/>
                <w:szCs w:val="24"/>
              </w:rPr>
            </w:pPr>
            <w:r>
              <w:rPr>
                <w:rFonts w:ascii="Times New Roman" w:hAnsi="Times New Roman" w:cs="Times New Roman"/>
                <w:b/>
                <w:sz w:val="24"/>
                <w:szCs w:val="24"/>
              </w:rPr>
              <w:t>Analysis</w:t>
            </w:r>
          </w:p>
        </w:tc>
      </w:tr>
      <w:tr w:rsidR="00316D15" w14:paraId="79D58B92" w14:textId="77777777" w:rsidTr="009E7695">
        <w:trPr>
          <w:trHeight w:val="845"/>
        </w:trPr>
        <w:tc>
          <w:tcPr>
            <w:tcW w:w="2335" w:type="dxa"/>
          </w:tcPr>
          <w:p w14:paraId="1DD6AFA3" w14:textId="5A87130E" w:rsidR="00316D15" w:rsidRPr="001425BB" w:rsidRDefault="00316D1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r w:rsidR="00D17679">
              <w:rPr>
                <w:rFonts w:ascii="Times New Roman" w:hAnsi="Times New Roman" w:cs="Times New Roman"/>
                <w:sz w:val="24"/>
                <w:szCs w:val="24"/>
              </w:rPr>
              <w:t xml:space="preserve"> </w:t>
            </w:r>
            <w:r>
              <w:rPr>
                <w:rFonts w:ascii="Times New Roman" w:hAnsi="Times New Roman" w:cs="Times New Roman"/>
                <w:sz w:val="24"/>
                <w:szCs w:val="24"/>
              </w:rPr>
              <w:t xml:space="preserve"> </w:t>
            </w:r>
          </w:p>
        </w:tc>
        <w:tc>
          <w:tcPr>
            <w:tcW w:w="7020" w:type="dxa"/>
          </w:tcPr>
          <w:p w14:paraId="565EBB81" w14:textId="577FC9A1" w:rsidR="00316D15" w:rsidRPr="001425BB" w:rsidRDefault="00D312C8" w:rsidP="00316D15">
            <w:pPr>
              <w:spacing w:line="360" w:lineRule="auto"/>
              <w:jc w:val="both"/>
              <w:rPr>
                <w:rFonts w:ascii="Times New Roman" w:hAnsi="Times New Roman" w:cs="Times New Roman"/>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sidR="00420682">
              <w:rPr>
                <w:rFonts w:ascii="Times New Roman" w:hAnsi="Times New Roman" w:cs="Times New Roman"/>
                <w:sz w:val="24"/>
                <w:szCs w:val="24"/>
              </w:rPr>
              <w:t xml:space="preserve">PhD candidates suggested to make use of verified and well researched datasets for the area of generalization since every domain will be using </w:t>
            </w:r>
            <w:r w:rsidR="00420682">
              <w:rPr>
                <w:rFonts w:ascii="Times New Roman" w:hAnsi="Times New Roman" w:cs="Times New Roman"/>
                <w:sz w:val="24"/>
                <w:szCs w:val="24"/>
              </w:rPr>
              <w:lastRenderedPageBreak/>
              <w:t>the same model initially to start off with</w:t>
            </w:r>
            <w:r>
              <w:rPr>
                <w:rFonts w:ascii="Times New Roman" w:hAnsi="Times New Roman" w:cs="Times New Roman"/>
                <w:sz w:val="24"/>
                <w:szCs w:val="24"/>
              </w:rPr>
              <w:t>,</w:t>
            </w:r>
            <w:r w:rsidR="00420682">
              <w:rPr>
                <w:rFonts w:ascii="Times New Roman" w:hAnsi="Times New Roman" w:cs="Times New Roman"/>
                <w:sz w:val="24"/>
                <w:szCs w:val="24"/>
              </w:rPr>
              <w:t xml:space="preserve"> therefore </w:t>
            </w:r>
            <w:r w:rsidR="001C1E38">
              <w:rPr>
                <w:rFonts w:ascii="Times New Roman" w:hAnsi="Times New Roman" w:cs="Times New Roman"/>
                <w:sz w:val="24"/>
                <w:szCs w:val="24"/>
              </w:rPr>
              <w:t>the quality of data should be considered</w:t>
            </w:r>
            <w:r>
              <w:rPr>
                <w:rFonts w:ascii="Times New Roman" w:hAnsi="Times New Roman" w:cs="Times New Roman"/>
                <w:sz w:val="24"/>
                <w:szCs w:val="24"/>
              </w:rPr>
              <w:t xml:space="preserve">,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sidR="00420682">
              <w:rPr>
                <w:rFonts w:ascii="Times New Roman" w:hAnsi="Times New Roman" w:cs="Times New Roman"/>
                <w:sz w:val="24"/>
                <w:szCs w:val="24"/>
              </w:rPr>
              <w:t xml:space="preserve"> NLP researches </w:t>
            </w:r>
            <w:r w:rsidR="001C1E38">
              <w:rPr>
                <w:rFonts w:ascii="Times New Roman" w:hAnsi="Times New Roman" w:cs="Times New Roman"/>
                <w:sz w:val="24"/>
                <w:szCs w:val="24"/>
              </w:rPr>
              <w:t xml:space="preserve">were concerned on the language of text </w:t>
            </w:r>
            <w:r w:rsidR="007C6B41">
              <w:rPr>
                <w:rFonts w:ascii="Times New Roman" w:hAnsi="Times New Roman" w:cs="Times New Roman"/>
                <w:sz w:val="24"/>
                <w:szCs w:val="24"/>
              </w:rPr>
              <w:t>the project scope is into</w:t>
            </w:r>
            <w:r w:rsidR="001C1E38">
              <w:rPr>
                <w:rFonts w:ascii="Times New Roman" w:hAnsi="Times New Roman" w:cs="Times New Roman"/>
                <w:sz w:val="24"/>
                <w:szCs w:val="24"/>
              </w:rPr>
              <w:t xml:space="preserve"> when performing text preprocessing</w:t>
            </w:r>
            <w:r w:rsidR="007C6B41">
              <w:rPr>
                <w:rFonts w:ascii="Times New Roman" w:hAnsi="Times New Roman" w:cs="Times New Roman"/>
                <w:sz w:val="24"/>
                <w:szCs w:val="24"/>
              </w:rPr>
              <w:t>,</w:t>
            </w:r>
            <w:r w:rsidR="001C1E38">
              <w:rPr>
                <w:rFonts w:ascii="Times New Roman" w:hAnsi="Times New Roman" w:cs="Times New Roman"/>
                <w:sz w:val="24"/>
                <w:szCs w:val="24"/>
              </w:rPr>
              <w:t xml:space="preserve"> since text</w:t>
            </w:r>
            <w:r w:rsidR="007C6B41">
              <w:rPr>
                <w:rFonts w:ascii="Times New Roman" w:hAnsi="Times New Roman" w:cs="Times New Roman"/>
                <w:sz w:val="24"/>
                <w:szCs w:val="24"/>
              </w:rPr>
              <w:t xml:space="preserve"> data</w:t>
            </w:r>
            <w:r w:rsidR="001C1E38">
              <w:rPr>
                <w:rFonts w:ascii="Times New Roman" w:hAnsi="Times New Roman" w:cs="Times New Roman"/>
                <w:sz w:val="24"/>
                <w:szCs w:val="24"/>
              </w:rPr>
              <w:t xml:space="preserve"> can also contain other language characters unless the project is scoped down to only English language supportive.</w:t>
            </w:r>
          </w:p>
        </w:tc>
      </w:tr>
      <w:tr w:rsidR="00316D15" w14:paraId="73A39374" w14:textId="77777777" w:rsidTr="009E7695">
        <w:trPr>
          <w:trHeight w:val="1637"/>
        </w:trPr>
        <w:tc>
          <w:tcPr>
            <w:tcW w:w="2335" w:type="dxa"/>
          </w:tcPr>
          <w:p w14:paraId="1B9AFC5A" w14:textId="3F1B0580" w:rsidR="00316D15" w:rsidRPr="001425BB" w:rsidRDefault="00316D1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est performing transformer architectures</w:t>
            </w:r>
          </w:p>
        </w:tc>
        <w:tc>
          <w:tcPr>
            <w:tcW w:w="7020" w:type="dxa"/>
          </w:tcPr>
          <w:p w14:paraId="03CE608A" w14:textId="2CEEED0C" w:rsidR="00316D15" w:rsidRPr="001425BB" w:rsidRDefault="007C6B4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w:t>
            </w:r>
            <w:r w:rsidR="00F63322">
              <w:rPr>
                <w:rFonts w:ascii="Times New Roman" w:hAnsi="Times New Roman" w:cs="Times New Roman"/>
                <w:sz w:val="24"/>
                <w:szCs w:val="24"/>
              </w:rPr>
              <w:t xml:space="preserve"> They also stated to check up with the daily stats (most downloads and likes) about the transformer architectures from Hugging Face, this is because new better versions of the transformers are always been produced/updated.</w:t>
            </w:r>
          </w:p>
        </w:tc>
      </w:tr>
      <w:tr w:rsidR="00316D15" w14:paraId="3CBD2EE7" w14:textId="77777777" w:rsidTr="009E7695">
        <w:trPr>
          <w:trHeight w:val="1430"/>
        </w:trPr>
        <w:tc>
          <w:tcPr>
            <w:tcW w:w="2335" w:type="dxa"/>
          </w:tcPr>
          <w:p w14:paraId="6BB08277" w14:textId="1C1C5D3B" w:rsidR="00316D1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Handling adaptive generalization</w:t>
            </w:r>
          </w:p>
        </w:tc>
        <w:tc>
          <w:tcPr>
            <w:tcW w:w="7020" w:type="dxa"/>
          </w:tcPr>
          <w:p w14:paraId="6D89FE59" w14:textId="3CA6481F" w:rsidR="00316D15" w:rsidRDefault="00640B24"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oftware Engineers and Architects suggested to make use of document-oriented NoSQL database management system </w:t>
            </w:r>
            <w:r w:rsidR="008D2032">
              <w:rPr>
                <w:rFonts w:ascii="Times New Roman" w:hAnsi="Times New Roman" w:cs="Times New Roman"/>
                <w:sz w:val="24"/>
                <w:szCs w:val="24"/>
              </w:rPr>
              <w:t>to handling data storage for the domain specific managers, this is because its easily scalable and provider superior performance especially for the idea of adaptative generalization for this project.</w:t>
            </w:r>
            <w:r w:rsidR="0078012A">
              <w:rPr>
                <w:rFonts w:ascii="Times New Roman" w:hAnsi="Times New Roman" w:cs="Times New Roman"/>
                <w:sz w:val="24"/>
                <w:szCs w:val="24"/>
              </w:rPr>
              <w:t xml:space="preserve"> </w:t>
            </w:r>
            <w:r w:rsidR="00FE7AB7">
              <w:rPr>
                <w:rFonts w:ascii="Times New Roman" w:hAnsi="Times New Roman" w:cs="Times New Roman"/>
                <w:sz w:val="24"/>
                <w:szCs w:val="24"/>
              </w:rPr>
              <w:t>Such services are</w:t>
            </w:r>
            <w:r w:rsidR="0078012A">
              <w:rPr>
                <w:rFonts w:ascii="Times New Roman" w:hAnsi="Times New Roman" w:cs="Times New Roman"/>
                <w:sz w:val="24"/>
                <w:szCs w:val="24"/>
              </w:rPr>
              <w:t xml:space="preserve"> like MongoDB, Firebase NoSQL DB etc. </w:t>
            </w:r>
          </w:p>
        </w:tc>
      </w:tr>
      <w:tr w:rsidR="00316D15" w14:paraId="27671EB5" w14:textId="77777777" w:rsidTr="009E7695">
        <w:trPr>
          <w:trHeight w:val="1340"/>
        </w:trPr>
        <w:tc>
          <w:tcPr>
            <w:tcW w:w="2335" w:type="dxa"/>
          </w:tcPr>
          <w:p w14:paraId="3C805566" w14:textId="07F1904A" w:rsidR="00316D1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gap &amp; scope</w:t>
            </w:r>
          </w:p>
        </w:tc>
        <w:tc>
          <w:tcPr>
            <w:tcW w:w="7020" w:type="dxa"/>
          </w:tcPr>
          <w:p w14:paraId="2259053F" w14:textId="6DBB1A70" w:rsidR="00316D15" w:rsidRDefault="00E4290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r w:rsidR="00DF4AC4">
              <w:rPr>
                <w:rFonts w:ascii="Times New Roman" w:hAnsi="Times New Roman" w:cs="Times New Roman"/>
                <w:sz w:val="24"/>
                <w:szCs w:val="24"/>
              </w:rPr>
              <w:t>.</w:t>
            </w:r>
          </w:p>
        </w:tc>
      </w:tr>
      <w:tr w:rsidR="00E42901" w14:paraId="05E64D06" w14:textId="77777777" w:rsidTr="009E7695">
        <w:trPr>
          <w:trHeight w:val="1340"/>
        </w:trPr>
        <w:tc>
          <w:tcPr>
            <w:tcW w:w="2335" w:type="dxa"/>
          </w:tcPr>
          <w:p w14:paraId="1EE48916" w14:textId="00DA1492" w:rsidR="00E42901" w:rsidRDefault="00E4290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yperparameter tuning </w:t>
            </w:r>
          </w:p>
        </w:tc>
        <w:tc>
          <w:tcPr>
            <w:tcW w:w="7020" w:type="dxa"/>
          </w:tcPr>
          <w:p w14:paraId="406BE2BD" w14:textId="1C50824E" w:rsidR="00E42901" w:rsidRDefault="00E4290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LP researchers and Lectures suggested several ways of using tools and libraries to help with hyperparameter tuning since doing this manually is very time consuming and unnecessary effort. </w:t>
            </w:r>
          </w:p>
        </w:tc>
      </w:tr>
      <w:tr w:rsidR="009E7695" w14:paraId="47E6B72F" w14:textId="77777777" w:rsidTr="009E7695">
        <w:trPr>
          <w:trHeight w:val="1340"/>
        </w:trPr>
        <w:tc>
          <w:tcPr>
            <w:tcW w:w="2335" w:type="dxa"/>
          </w:tcPr>
          <w:p w14:paraId="3C1C0CE3" w14:textId="045C758F" w:rsidR="009E769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Looking to hybrid transformer combinations.</w:t>
            </w:r>
          </w:p>
        </w:tc>
        <w:tc>
          <w:tcPr>
            <w:tcW w:w="7020" w:type="dxa"/>
          </w:tcPr>
          <w:p w14:paraId="1B2725ED" w14:textId="43140C1F" w:rsidR="009E7695" w:rsidRDefault="00E4290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D candidates liked the idea of using hybrid transformer combination by using ensemble approaches to combine the top best two transformer architecture but it seems the scope of the project for the time frame is becoming bigger and </w:t>
            </w:r>
            <w:r w:rsidR="00B54154">
              <w:rPr>
                <w:rFonts w:ascii="Times New Roman" w:hAnsi="Times New Roman" w:cs="Times New Roman"/>
                <w:sz w:val="24"/>
                <w:szCs w:val="24"/>
              </w:rPr>
              <w:t>riskier</w:t>
            </w:r>
            <w:r>
              <w:rPr>
                <w:rFonts w:ascii="Times New Roman" w:hAnsi="Times New Roman" w:cs="Times New Roman"/>
                <w:sz w:val="24"/>
                <w:szCs w:val="24"/>
              </w:rPr>
              <w:t>.</w:t>
            </w:r>
          </w:p>
        </w:tc>
      </w:tr>
      <w:tr w:rsidR="009E7695" w14:paraId="7E7BD8A3" w14:textId="77777777" w:rsidTr="009E7695">
        <w:trPr>
          <w:trHeight w:val="1340"/>
        </w:trPr>
        <w:tc>
          <w:tcPr>
            <w:tcW w:w="2335" w:type="dxa"/>
          </w:tcPr>
          <w:p w14:paraId="4F4DFA0D" w14:textId="69BD0370" w:rsidR="009E769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 features &amp; suggestions</w:t>
            </w:r>
          </w:p>
        </w:tc>
        <w:tc>
          <w:tcPr>
            <w:tcW w:w="7020" w:type="dxa"/>
          </w:tcPr>
          <w:p w14:paraId="7D7EA48E" w14:textId="4E168249" w:rsidR="009E7695" w:rsidRDefault="00DF4AC4"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9E7695" w14:paraId="562258B6" w14:textId="77777777" w:rsidTr="009E7695">
        <w:trPr>
          <w:trHeight w:val="1340"/>
        </w:trPr>
        <w:tc>
          <w:tcPr>
            <w:tcW w:w="2335" w:type="dxa"/>
          </w:tcPr>
          <w:p w14:paraId="41DB9D01" w14:textId="322B1ABA" w:rsidR="009E769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Understanding which and how business would benefit.</w:t>
            </w:r>
          </w:p>
        </w:tc>
        <w:tc>
          <w:tcPr>
            <w:tcW w:w="7020" w:type="dxa"/>
          </w:tcPr>
          <w:p w14:paraId="2122FBCB" w14:textId="267A595E" w:rsidR="009E7695" w:rsidRDefault="00DF4AC4"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9E7695" w14:paraId="72007714" w14:textId="77777777" w:rsidTr="009E7695">
        <w:trPr>
          <w:trHeight w:val="1340"/>
        </w:trPr>
        <w:tc>
          <w:tcPr>
            <w:tcW w:w="2335" w:type="dxa"/>
          </w:tcPr>
          <w:p w14:paraId="35B79E16" w14:textId="5BF452C2" w:rsidR="009E769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c>
          <w:tcPr>
            <w:tcW w:w="7020" w:type="dxa"/>
          </w:tcPr>
          <w:p w14:paraId="60387C2B" w14:textId="3DD39DFB" w:rsidR="009E7695" w:rsidRDefault="00DF4AC4"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w:t>
            </w:r>
            <w:r w:rsidR="00D50EEA">
              <w:rPr>
                <w:rFonts w:ascii="Times New Roman" w:hAnsi="Times New Roman" w:cs="Times New Roman"/>
                <w:sz w:val="24"/>
                <w:szCs w:val="24"/>
              </w:rPr>
              <w:t>candidates and</w:t>
            </w:r>
            <w:r>
              <w:rPr>
                <w:rFonts w:ascii="Times New Roman" w:hAnsi="Times New Roman" w:cs="Times New Roman"/>
                <w:sz w:val="24"/>
                <w:szCs w:val="24"/>
              </w:rPr>
              <w:t xml:space="preserve"> NLP experts suggested the importance of evaluations when it comes to dealing with the adaptive generalization model since this can be used in any domain, therefore suggesting </w:t>
            </w:r>
            <w:r w:rsidR="00D50EEA">
              <w:rPr>
                <w:rFonts w:ascii="Times New Roman" w:hAnsi="Times New Roman" w:cs="Times New Roman"/>
                <w:sz w:val="24"/>
                <w:szCs w:val="24"/>
              </w:rPr>
              <w:t xml:space="preserve">the </w:t>
            </w:r>
            <w:r>
              <w:rPr>
                <w:rFonts w:ascii="Times New Roman" w:hAnsi="Times New Roman" w:cs="Times New Roman"/>
                <w:sz w:val="24"/>
                <w:szCs w:val="24"/>
              </w:rPr>
              <w:t>author of the project to explore max</w:t>
            </w:r>
            <w:r w:rsidR="00D50EEA">
              <w:rPr>
                <w:rFonts w:ascii="Times New Roman" w:hAnsi="Times New Roman" w:cs="Times New Roman"/>
                <w:sz w:val="24"/>
                <w:szCs w:val="24"/>
              </w:rPr>
              <w:t>imum</w:t>
            </w:r>
            <w:r>
              <w:rPr>
                <w:rFonts w:ascii="Times New Roman" w:hAnsi="Times New Roman" w:cs="Times New Roman"/>
                <w:sz w:val="24"/>
                <w:szCs w:val="24"/>
              </w:rPr>
              <w:t xml:space="preserve"> of 3 domains when working with</w:t>
            </w:r>
            <w:r w:rsidR="008B6C7A">
              <w:rPr>
                <w:rFonts w:ascii="Times New Roman" w:hAnsi="Times New Roman" w:cs="Times New Roman"/>
                <w:sz w:val="24"/>
                <w:szCs w:val="24"/>
              </w:rPr>
              <w:t xml:space="preserve"> so its easier to compare the evaluation results else it will be confusing when demonstrating the work to anyone.</w:t>
            </w:r>
          </w:p>
        </w:tc>
      </w:tr>
    </w:tbl>
    <w:p w14:paraId="32F7EE3F" w14:textId="77777777" w:rsidR="001425BB" w:rsidRPr="001425BB" w:rsidRDefault="001425BB" w:rsidP="001425BB">
      <w:pPr>
        <w:spacing w:line="240" w:lineRule="auto"/>
        <w:jc w:val="center"/>
        <w:rPr>
          <w:rFonts w:ascii="Times New Roman" w:hAnsi="Times New Roman" w:cs="Times New Roman"/>
          <w:sz w:val="24"/>
          <w:szCs w:val="24"/>
        </w:rPr>
      </w:pPr>
    </w:p>
    <w:p w14:paraId="4CF474EE" w14:textId="66E17917" w:rsidR="005B3446" w:rsidRPr="0053573B" w:rsidRDefault="005B3446" w:rsidP="001D71CF">
      <w:pPr>
        <w:pStyle w:val="Heading2"/>
        <w:spacing w:before="0" w:line="360" w:lineRule="auto"/>
        <w:rPr>
          <w:b/>
        </w:rPr>
      </w:pPr>
      <w:bookmarkStart w:id="15" w:name="_Toc120468736"/>
      <w:r w:rsidRPr="0053573B">
        <w:rPr>
          <w:b/>
        </w:rPr>
        <w:t>5.4 Prototyping</w:t>
      </w:r>
      <w:bookmarkEnd w:id="15"/>
      <w:r w:rsidR="002E58E7">
        <w:rPr>
          <w:b/>
        </w:rPr>
        <w:t xml:space="preserve"> </w:t>
      </w:r>
    </w:p>
    <w:p w14:paraId="3A41629F" w14:textId="4F548DAF" w:rsidR="00D7549C" w:rsidRDefault="00AE1E34" w:rsidP="00963552">
      <w:pPr>
        <w:spacing w:line="360" w:lineRule="auto"/>
        <w:jc w:val="both"/>
        <w:rPr>
          <w:rFonts w:ascii="Times New Roman" w:hAnsi="Times New Roman" w:cs="Times New Roman"/>
          <w:sz w:val="24"/>
          <w:szCs w:val="24"/>
        </w:rPr>
      </w:pPr>
      <w:r w:rsidRPr="00963552">
        <w:rPr>
          <w:rFonts w:ascii="Times New Roman" w:hAnsi="Times New Roman" w:cs="Times New Roman"/>
          <w:sz w:val="24"/>
          <w:szCs w:val="24"/>
        </w:rPr>
        <w:t>Several challenges</w:t>
      </w:r>
      <w:r w:rsidR="00963552" w:rsidRPr="00963552">
        <w:rPr>
          <w:rFonts w:ascii="Times New Roman" w:hAnsi="Times New Roman" w:cs="Times New Roman"/>
          <w:sz w:val="24"/>
          <w:szCs w:val="24"/>
        </w:rPr>
        <w:t xml:space="preserve"> and requirements emerged though the iterative prototyping.</w:t>
      </w:r>
      <w:r w:rsidR="00963552">
        <w:rPr>
          <w:rFonts w:ascii="Times New Roman" w:hAnsi="Times New Roman" w:cs="Times New Roman"/>
          <w:sz w:val="24"/>
          <w:szCs w:val="24"/>
        </w:rPr>
        <w:t xml:space="preserve"> Since this project problem domain was related to the field of movies, finding the dataset with the expected metadata was challenging, however through multiple research paper reviewing the author was able to find the datasets but the amount of data present was massive (around 8million records), the author had to break it down to multiple dataset portions to work with. However, finding the dataset for model generalization wasn’t challenge but preprocessing the data was a major task since the dataset was massive and also contained noisy text data, which needed a lot of cleaning.</w:t>
      </w:r>
    </w:p>
    <w:p w14:paraId="2C56FE04" w14:textId="35980112" w:rsidR="0078279A" w:rsidRPr="00963552" w:rsidRDefault="00963552" w:rsidP="0096355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ince manual hyperparameter tuning was a very time-consuming task, a research for hyperparameter tuning libraries were experimented and “Optuna” worked for our needs when it comes to model automatic optimized retraining. New data entered by the domain user of the application has been designed to be stored and used for retraining their model. </w:t>
      </w:r>
      <w:r w:rsidR="00124162">
        <w:rPr>
          <w:rFonts w:ascii="Times New Roman" w:hAnsi="Times New Roman" w:cs="Times New Roman"/>
          <w:sz w:val="24"/>
          <w:szCs w:val="24"/>
        </w:rPr>
        <w:t>At least</w:t>
      </w:r>
      <w:r>
        <w:rPr>
          <w:rFonts w:ascii="Times New Roman" w:hAnsi="Times New Roman" w:cs="Times New Roman"/>
          <w:sz w:val="24"/>
          <w:szCs w:val="24"/>
        </w:rPr>
        <w:t xml:space="preserve"> 5 top tier transformer </w:t>
      </w:r>
      <w:r w:rsidR="00124162">
        <w:rPr>
          <w:rFonts w:ascii="Times New Roman" w:hAnsi="Times New Roman" w:cs="Times New Roman"/>
          <w:sz w:val="24"/>
          <w:szCs w:val="24"/>
        </w:rPr>
        <w:t>architectures</w:t>
      </w:r>
      <w:r>
        <w:rPr>
          <w:rFonts w:ascii="Times New Roman" w:hAnsi="Times New Roman" w:cs="Times New Roman"/>
          <w:sz w:val="24"/>
          <w:szCs w:val="24"/>
        </w:rPr>
        <w:t xml:space="preserve"> had to be </w:t>
      </w:r>
      <w:r w:rsidR="00124162">
        <w:rPr>
          <w:rFonts w:ascii="Times New Roman" w:hAnsi="Times New Roman" w:cs="Times New Roman"/>
          <w:sz w:val="24"/>
          <w:szCs w:val="24"/>
        </w:rPr>
        <w:t>explored with for choosing the best architecture.</w:t>
      </w:r>
    </w:p>
    <w:p w14:paraId="0717502D" w14:textId="767DAC01" w:rsidR="00D7549C" w:rsidRPr="0053573B" w:rsidRDefault="00A97065" w:rsidP="0078279A">
      <w:pPr>
        <w:pStyle w:val="Heading2"/>
        <w:spacing w:line="360" w:lineRule="auto"/>
        <w:rPr>
          <w:b/>
        </w:rPr>
      </w:pPr>
      <w:bookmarkStart w:id="16" w:name="_Toc120468737"/>
      <w:r w:rsidRPr="0053573B">
        <w:rPr>
          <w:b/>
        </w:rPr>
        <w:t>5.5 Brainstorming</w:t>
      </w:r>
      <w:bookmarkEnd w:id="16"/>
    </w:p>
    <w:p w14:paraId="590D17E4" w14:textId="05087C00" w:rsidR="00726FF4" w:rsidRDefault="0078279A" w:rsidP="0078279A">
      <w:pPr>
        <w:spacing w:line="360" w:lineRule="auto"/>
        <w:jc w:val="both"/>
        <w:rPr>
          <w:rFonts w:ascii="Times New Roman" w:hAnsi="Times New Roman" w:cs="Times New Roman"/>
          <w:sz w:val="24"/>
          <w:szCs w:val="24"/>
        </w:rPr>
      </w:pPr>
      <w:r w:rsidRPr="0078279A">
        <w:rPr>
          <w:rFonts w:ascii="Times New Roman" w:hAnsi="Times New Roman" w:cs="Times New Roman"/>
          <w:sz w:val="24"/>
          <w:szCs w:val="24"/>
        </w:rPr>
        <w:t>The author engaged in brainstorming across various project phases. These were carried out both with the authors' colleagues and supervisors as well as through a self-analysis process.</w:t>
      </w:r>
    </w:p>
    <w:p w14:paraId="3189CF10" w14:textId="11E95506" w:rsidR="004B30E5" w:rsidRDefault="004B30E5" w:rsidP="001425BB">
      <w:pPr>
        <w:spacing w:line="240" w:lineRule="auto"/>
        <w:jc w:val="center"/>
        <w:rPr>
          <w:rFonts w:ascii="Times New Roman" w:hAnsi="Times New Roman" w:cs="Times New Roman"/>
          <w:sz w:val="24"/>
          <w:szCs w:val="24"/>
        </w:rPr>
      </w:pPr>
      <w:r>
        <w:rPr>
          <w:rFonts w:ascii="Times New Roman" w:hAnsi="Times New Roman" w:cs="Times New Roman"/>
          <w:sz w:val="24"/>
          <w:szCs w:val="24"/>
        </w:rPr>
        <w:t>Table</w:t>
      </w:r>
      <w:r w:rsidR="001425BB">
        <w:rPr>
          <w:rFonts w:ascii="Times New Roman" w:hAnsi="Times New Roman" w:cs="Times New Roman"/>
          <w:sz w:val="24"/>
          <w:szCs w:val="24"/>
        </w:rPr>
        <w:t xml:space="preserve"> 5.4 – Requirement Analysis from brainstorming</w:t>
      </w:r>
    </w:p>
    <w:tbl>
      <w:tblPr>
        <w:tblStyle w:val="TableGrid"/>
        <w:tblW w:w="0" w:type="auto"/>
        <w:tblLook w:val="04A0" w:firstRow="1" w:lastRow="0" w:firstColumn="1" w:lastColumn="0" w:noHBand="0" w:noVBand="1"/>
      </w:tblPr>
      <w:tblGrid>
        <w:gridCol w:w="9350"/>
      </w:tblGrid>
      <w:tr w:rsidR="00CA641B" w14:paraId="6497FFE1" w14:textId="77777777" w:rsidTr="00C202E9">
        <w:tc>
          <w:tcPr>
            <w:tcW w:w="9350" w:type="dxa"/>
            <w:shd w:val="clear" w:color="auto" w:fill="F2F2F2" w:themeFill="background1" w:themeFillShade="F2"/>
          </w:tcPr>
          <w:p w14:paraId="532048AB" w14:textId="09F2F602" w:rsidR="00CA641B" w:rsidRPr="0078279A" w:rsidRDefault="00CA641B" w:rsidP="0078279A">
            <w:pPr>
              <w:spacing w:line="360" w:lineRule="auto"/>
              <w:jc w:val="both"/>
              <w:rPr>
                <w:rFonts w:ascii="Times New Roman" w:hAnsi="Times New Roman" w:cs="Times New Roman"/>
                <w:b/>
                <w:sz w:val="24"/>
                <w:szCs w:val="24"/>
              </w:rPr>
            </w:pPr>
            <w:r>
              <w:rPr>
                <w:rFonts w:ascii="Times New Roman" w:hAnsi="Times New Roman" w:cs="Times New Roman"/>
                <w:b/>
                <w:sz w:val="24"/>
                <w:szCs w:val="24"/>
              </w:rPr>
              <w:t>Purpose</w:t>
            </w:r>
          </w:p>
        </w:tc>
      </w:tr>
      <w:tr w:rsidR="00CA641B" w14:paraId="59925366" w14:textId="77777777" w:rsidTr="00CA641B">
        <w:tc>
          <w:tcPr>
            <w:tcW w:w="9350" w:type="dxa"/>
          </w:tcPr>
          <w:p w14:paraId="48698130" w14:textId="441CC126" w:rsidR="00CA641B" w:rsidRDefault="00CA641B" w:rsidP="0078279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le to figure out several other research gaps/ limitations which can be fit into the current project domain in order to increase the magnitude of research effort. </w:t>
            </w:r>
          </w:p>
        </w:tc>
      </w:tr>
      <w:tr w:rsidR="0078279A" w14:paraId="6D74BBA2" w14:textId="77777777" w:rsidTr="00C202E9">
        <w:tc>
          <w:tcPr>
            <w:tcW w:w="9350" w:type="dxa"/>
            <w:shd w:val="clear" w:color="auto" w:fill="F2F2F2" w:themeFill="background1" w:themeFillShade="F2"/>
          </w:tcPr>
          <w:p w14:paraId="5D966385" w14:textId="701F11B9" w:rsidR="0078279A" w:rsidRPr="00CA641B" w:rsidRDefault="0078279A" w:rsidP="0078279A">
            <w:pPr>
              <w:spacing w:line="360" w:lineRule="auto"/>
              <w:jc w:val="both"/>
              <w:rPr>
                <w:rFonts w:ascii="Times New Roman" w:hAnsi="Times New Roman" w:cs="Times New Roman"/>
                <w:b/>
                <w:sz w:val="24"/>
                <w:szCs w:val="24"/>
              </w:rPr>
            </w:pPr>
            <w:r w:rsidRPr="00CA641B">
              <w:rPr>
                <w:rFonts w:ascii="Times New Roman" w:hAnsi="Times New Roman" w:cs="Times New Roman"/>
                <w:b/>
                <w:sz w:val="24"/>
                <w:szCs w:val="24"/>
              </w:rPr>
              <w:t>Findings</w:t>
            </w:r>
          </w:p>
        </w:tc>
      </w:tr>
      <w:tr w:rsidR="0078279A" w14:paraId="1F89BA7F" w14:textId="77777777" w:rsidTr="0078279A">
        <w:tc>
          <w:tcPr>
            <w:tcW w:w="9350" w:type="dxa"/>
          </w:tcPr>
          <w:p w14:paraId="324F1948" w14:textId="70335831" w:rsidR="0078279A" w:rsidRDefault="00CA641B" w:rsidP="0078279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ultiple ideas were brought up as the result of the brainstorming session. The concept of creating </w:t>
            </w:r>
            <w:r w:rsidR="00042802">
              <w:rPr>
                <w:rFonts w:ascii="Times New Roman" w:hAnsi="Times New Roman" w:cs="Times New Roman"/>
                <w:sz w:val="24"/>
                <w:szCs w:val="24"/>
              </w:rPr>
              <w:t>a</w:t>
            </w:r>
            <w:r>
              <w:rPr>
                <w:rFonts w:ascii="Times New Roman" w:hAnsi="Times New Roman" w:cs="Times New Roman"/>
                <w:sz w:val="24"/>
                <w:szCs w:val="24"/>
              </w:rPr>
              <w:t xml:space="preserve">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 </w:t>
            </w:r>
          </w:p>
        </w:tc>
      </w:tr>
    </w:tbl>
    <w:p w14:paraId="187370AD" w14:textId="6E52C36F" w:rsidR="002E58E7" w:rsidRPr="00F16A9E" w:rsidRDefault="002E58E7" w:rsidP="00F16A9E">
      <w:pPr>
        <w:pStyle w:val="Heading2"/>
        <w:spacing w:before="120" w:line="360" w:lineRule="auto"/>
        <w:rPr>
          <w:b/>
        </w:rPr>
      </w:pPr>
      <w:bookmarkStart w:id="17" w:name="_Toc120468738"/>
      <w:r w:rsidRPr="002E58E7">
        <w:rPr>
          <w:b/>
        </w:rPr>
        <w:t>5.6 Self Evaluation</w:t>
      </w:r>
      <w:bookmarkEnd w:id="17"/>
    </w:p>
    <w:p w14:paraId="3C5FC0A9" w14:textId="72EF4C5B" w:rsidR="00A31667" w:rsidRDefault="00CA4E48" w:rsidP="00F16A9E">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 xml:space="preserve">Comparing similar products from competitors and existing products gives the author an idea of making the project more </w:t>
      </w:r>
      <w:r w:rsidR="00F16A9E" w:rsidRPr="00F16A9E">
        <w:rPr>
          <w:rFonts w:ascii="Times New Roman" w:hAnsi="Times New Roman" w:cs="Times New Roman"/>
          <w:sz w:val="24"/>
          <w:szCs w:val="24"/>
        </w:rPr>
        <w:t>unique</w:t>
      </w:r>
      <w:r w:rsidRPr="00F16A9E">
        <w:rPr>
          <w:rFonts w:ascii="Times New Roman" w:hAnsi="Times New Roman" w:cs="Times New Roman"/>
          <w:sz w:val="24"/>
          <w:szCs w:val="24"/>
        </w:rPr>
        <w:t xml:space="preserve"> and distinguish new approaches </w:t>
      </w:r>
      <w:r w:rsidR="00F16A9E" w:rsidRPr="00F16A9E">
        <w:rPr>
          <w:rFonts w:ascii="Times New Roman" w:hAnsi="Times New Roman" w:cs="Times New Roman"/>
          <w:sz w:val="24"/>
          <w:szCs w:val="24"/>
        </w:rPr>
        <w:t>to solve the problem</w:t>
      </w:r>
      <w:r w:rsidR="00F16A9E">
        <w:rPr>
          <w:rFonts w:ascii="Times New Roman" w:hAnsi="Times New Roman" w:cs="Times New Roman"/>
          <w:sz w:val="24"/>
          <w:szCs w:val="24"/>
        </w:rPr>
        <w:t xml:space="preserve"> (</w:t>
      </w:r>
      <w:r w:rsidR="00F16A9E" w:rsidRPr="00F16A9E">
        <w:rPr>
          <w:rFonts w:ascii="Times New Roman" w:hAnsi="Times New Roman" w:cs="Times New Roman"/>
          <w:b/>
          <w:sz w:val="24"/>
          <w:szCs w:val="24"/>
        </w:rPr>
        <w:t>Competitor Analysis</w:t>
      </w:r>
      <w:r w:rsidR="00F16A9E">
        <w:rPr>
          <w:rFonts w:ascii="Times New Roman" w:hAnsi="Times New Roman" w:cs="Times New Roman"/>
          <w:sz w:val="24"/>
          <w:szCs w:val="24"/>
        </w:rPr>
        <w:t>)</w:t>
      </w:r>
      <w:r w:rsidR="00F16A9E" w:rsidRPr="00F16A9E">
        <w:rPr>
          <w:rFonts w:ascii="Times New Roman" w:hAnsi="Times New Roman" w:cs="Times New Roman"/>
          <w:sz w:val="24"/>
          <w:szCs w:val="24"/>
        </w:rPr>
        <w:t>. The author will also self-evaluate as to what data needs to be protected and how from the hackers.</w:t>
      </w:r>
      <w:r w:rsidR="00A31667">
        <w:rPr>
          <w:rFonts w:ascii="Times New Roman" w:hAnsi="Times New Roman" w:cs="Times New Roman"/>
          <w:sz w:val="24"/>
          <w:szCs w:val="24"/>
        </w:rPr>
        <w:t xml:space="preserve"> The table below shows few of the abstractive text summarization tools which are out there.</w:t>
      </w:r>
    </w:p>
    <w:p w14:paraId="61513991" w14:textId="4AB9E58A" w:rsidR="002D5B7A" w:rsidRDefault="002D5B7A" w:rsidP="00F16A9E">
      <w:pPr>
        <w:spacing w:line="360" w:lineRule="auto"/>
        <w:jc w:val="both"/>
        <w:rPr>
          <w:rFonts w:ascii="Times New Roman" w:hAnsi="Times New Roman" w:cs="Times New Roman"/>
          <w:sz w:val="24"/>
          <w:szCs w:val="24"/>
        </w:rPr>
      </w:pPr>
    </w:p>
    <w:p w14:paraId="58A7CB1A" w14:textId="77777777" w:rsidR="001D71CF" w:rsidRDefault="001D71CF" w:rsidP="00F16A9E">
      <w:pPr>
        <w:spacing w:line="360" w:lineRule="auto"/>
        <w:jc w:val="both"/>
        <w:rPr>
          <w:rFonts w:ascii="Times New Roman" w:hAnsi="Times New Roman" w:cs="Times New Roman"/>
          <w:sz w:val="24"/>
          <w:szCs w:val="24"/>
        </w:rPr>
      </w:pPr>
    </w:p>
    <w:p w14:paraId="7F6C1FA8" w14:textId="77777777" w:rsidR="002D5B7A" w:rsidRDefault="002D5B7A" w:rsidP="00F16A9E">
      <w:pPr>
        <w:spacing w:line="360" w:lineRule="auto"/>
        <w:jc w:val="both"/>
        <w:rPr>
          <w:rFonts w:ascii="Times New Roman" w:hAnsi="Times New Roman" w:cs="Times New Roman"/>
          <w:sz w:val="24"/>
          <w:szCs w:val="24"/>
        </w:rPr>
      </w:pPr>
    </w:p>
    <w:p w14:paraId="7E495755" w14:textId="7031C9D5" w:rsidR="00F16A9E" w:rsidRDefault="00F16A9E" w:rsidP="00F16A9E">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Table 5.5 – Requirement Analysis from Self Evaluation</w:t>
      </w:r>
    </w:p>
    <w:tbl>
      <w:tblPr>
        <w:tblStyle w:val="TableGrid"/>
        <w:tblW w:w="9350" w:type="dxa"/>
        <w:tblLook w:val="04A0" w:firstRow="1" w:lastRow="0" w:firstColumn="1" w:lastColumn="0" w:noHBand="0" w:noVBand="1"/>
      </w:tblPr>
      <w:tblGrid>
        <w:gridCol w:w="1972"/>
        <w:gridCol w:w="1310"/>
        <w:gridCol w:w="1250"/>
        <w:gridCol w:w="1108"/>
        <w:gridCol w:w="1401"/>
        <w:gridCol w:w="2309"/>
      </w:tblGrid>
      <w:tr w:rsidR="00F16A9E" w14:paraId="6ECD7247" w14:textId="77777777" w:rsidTr="00A31667">
        <w:tc>
          <w:tcPr>
            <w:tcW w:w="9350" w:type="dxa"/>
            <w:gridSpan w:val="6"/>
            <w:shd w:val="clear" w:color="auto" w:fill="F2F2F2" w:themeFill="background1" w:themeFillShade="F2"/>
          </w:tcPr>
          <w:p w14:paraId="33737147" w14:textId="395719C0" w:rsidR="00F16A9E" w:rsidRPr="002D5B7A" w:rsidRDefault="00F16A9E" w:rsidP="00F16A9E">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2D5B7A" w14:paraId="2E0991AE" w14:textId="77777777" w:rsidTr="001D71CF">
        <w:tc>
          <w:tcPr>
            <w:tcW w:w="2065" w:type="dxa"/>
            <w:tcBorders>
              <w:tl2br w:val="single" w:sz="4" w:space="0" w:color="auto"/>
            </w:tcBorders>
          </w:tcPr>
          <w:p w14:paraId="129E7133" w14:textId="35A352D9" w:rsidR="002D5B7A" w:rsidRPr="002D5B7A" w:rsidRDefault="002D5B7A" w:rsidP="002D5B7A">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3696264F" w14:textId="11F2DEF3" w:rsidR="002D5B7A" w:rsidRPr="002D5B7A" w:rsidRDefault="002D5B7A" w:rsidP="002D5B7A">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39488821" w14:textId="5346DA0F" w:rsidR="002D5B7A" w:rsidRPr="002D5B7A" w:rsidRDefault="002D5B7A" w:rsidP="002D5B7A">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2E9B3541" w14:textId="78F2342A" w:rsidR="002D5B7A" w:rsidRPr="002D5B7A" w:rsidRDefault="002D5B7A" w:rsidP="002D5B7A">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1356BB3C" w14:textId="41E1029F" w:rsidR="002D5B7A" w:rsidRPr="002D5B7A" w:rsidRDefault="002D5B7A" w:rsidP="002D5B7A">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1599E41" w14:textId="44F0C38F" w:rsidR="002D5B7A" w:rsidRPr="002D5B7A" w:rsidRDefault="002D5B7A" w:rsidP="002D5B7A">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5AA6048E" w14:textId="51DD9CB1" w:rsidR="002D5B7A" w:rsidRPr="002D5B7A" w:rsidRDefault="002D5B7A" w:rsidP="002D5B7A">
            <w:pPr>
              <w:spacing w:line="360" w:lineRule="auto"/>
              <w:jc w:val="center"/>
              <w:rPr>
                <w:rFonts w:ascii="Times New Roman" w:hAnsi="Times New Roman" w:cs="Times New Roman"/>
                <w:sz w:val="24"/>
                <w:szCs w:val="24"/>
              </w:rPr>
            </w:pPr>
            <w:r>
              <w:rPr>
                <w:rFonts w:ascii="Times New Roman" w:hAnsi="Times New Roman" w:cs="Times New Roman"/>
                <w:sz w:val="24"/>
                <w:szCs w:val="24"/>
              </w:rPr>
              <w:t>Transformer Optimized Text Summarizer</w:t>
            </w:r>
          </w:p>
        </w:tc>
      </w:tr>
      <w:tr w:rsidR="002D5B7A" w14:paraId="477B7918" w14:textId="77777777" w:rsidTr="001D71CF">
        <w:tc>
          <w:tcPr>
            <w:tcW w:w="2065" w:type="dxa"/>
          </w:tcPr>
          <w:p w14:paraId="1987A297" w14:textId="66DF7B30" w:rsidR="002D5B7A" w:rsidRDefault="002D5B7A" w:rsidP="00C45B48">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037545F0" w14:textId="1C942608"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4508BBD0" w14:textId="2DF8D3BE"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7B19FA2B" w14:textId="3DDFF405"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2E9F3B22" w14:textId="53A12F0B"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DAC5667" w14:textId="6996A0EB"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E05DBA" w14:paraId="32A811AE" w14:textId="77777777" w:rsidTr="001D71CF">
        <w:tc>
          <w:tcPr>
            <w:tcW w:w="2065" w:type="dxa"/>
          </w:tcPr>
          <w:p w14:paraId="06768B04" w14:textId="662637E6" w:rsidR="00E05DBA" w:rsidRDefault="00E05DBA" w:rsidP="00C45B48">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CBFD350" w14:textId="282D5EB3" w:rsidR="00E05DBA" w:rsidRPr="007F39ED" w:rsidRDefault="00E05DBA" w:rsidP="00E05DBA">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361A5E65" w14:textId="5CBB556F" w:rsidR="00E05DBA" w:rsidRPr="007F39ED" w:rsidRDefault="00E05DBA" w:rsidP="00E05DBA">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2CA41EF9" w14:textId="71E022F4" w:rsidR="00E05DBA" w:rsidRPr="007F39ED" w:rsidRDefault="00E05DBA" w:rsidP="00E05DBA">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2F45032F" w14:textId="18B196BB" w:rsidR="00E05DBA" w:rsidRPr="007F39ED" w:rsidRDefault="00E05DBA" w:rsidP="00E05DBA">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0597FBEB" w14:textId="7650316E" w:rsidR="00E05DBA" w:rsidRPr="007F39ED" w:rsidRDefault="00E05DBA" w:rsidP="00E05DB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C45B48" w14:paraId="59013F8D" w14:textId="77777777" w:rsidTr="001D71CF">
        <w:tc>
          <w:tcPr>
            <w:tcW w:w="2065" w:type="dxa"/>
          </w:tcPr>
          <w:p w14:paraId="41987B31" w14:textId="5D0229F6" w:rsidR="00C45B48" w:rsidRDefault="00C45B48" w:rsidP="00C45B48">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11BAE25E" w14:textId="53BF3987"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98AE246" w14:textId="3956DA8C" w:rsidR="00C45B48" w:rsidRPr="007F39ED" w:rsidRDefault="00C45B48" w:rsidP="00E05DBA">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7017851F" w14:textId="421199AD" w:rsidR="00C45B48" w:rsidRPr="007F39ED" w:rsidRDefault="00C45B48" w:rsidP="00E05DBA">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515AF377" w14:textId="2CB45460" w:rsidR="00C45B48" w:rsidRPr="007F39ED" w:rsidRDefault="00C45B48" w:rsidP="00E05DBA">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93B0A27" w14:textId="3710B84E" w:rsidR="00C45B48" w:rsidRPr="007F39ED" w:rsidRDefault="00C45B48" w:rsidP="00E05DB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C45B48" w14:paraId="1DCECD86" w14:textId="77777777" w:rsidTr="001D71CF">
        <w:tc>
          <w:tcPr>
            <w:tcW w:w="2065" w:type="dxa"/>
          </w:tcPr>
          <w:p w14:paraId="47EC7B74" w14:textId="6F315A3E" w:rsidR="00C45B48" w:rsidRDefault="00C45B48" w:rsidP="00C45B48">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of sentiment</w:t>
            </w:r>
            <w:r w:rsidR="00897C99">
              <w:rPr>
                <w:rFonts w:ascii="Times New Roman" w:hAnsi="Times New Roman" w:cs="Times New Roman"/>
                <w:sz w:val="24"/>
                <w:szCs w:val="24"/>
              </w:rPr>
              <w:t xml:space="preserve"> (*this is not in project scope but if time permits will do*)</w:t>
            </w:r>
          </w:p>
        </w:tc>
        <w:tc>
          <w:tcPr>
            <w:tcW w:w="874" w:type="dxa"/>
          </w:tcPr>
          <w:p w14:paraId="5648EE20" w14:textId="5943436A"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6E42B6C" w14:textId="047E325F"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3A62BA5B" w14:textId="7360B17C"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78941304" w14:textId="785F1976"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AA781D" w14:textId="5F70B76D" w:rsidR="00C45B48" w:rsidRPr="007F39ED" w:rsidRDefault="00C45B48" w:rsidP="00E05DB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4118E963" w14:textId="3C42F8AE" w:rsidR="00F16A9E" w:rsidRDefault="00F16A9E" w:rsidP="00F16A9E">
      <w:pPr>
        <w:spacing w:line="360" w:lineRule="auto"/>
        <w:jc w:val="both"/>
        <w:rPr>
          <w:rFonts w:ascii="Times New Roman" w:hAnsi="Times New Roman" w:cs="Times New Roman"/>
          <w:sz w:val="24"/>
          <w:szCs w:val="24"/>
        </w:rPr>
      </w:pPr>
    </w:p>
    <w:p w14:paraId="704B0D5D" w14:textId="7D355D70" w:rsidR="007F39ED" w:rsidRDefault="007F39ED" w:rsidP="00F16A9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034E9B7C" w14:textId="4C0ACFFA" w:rsidR="001D71CF" w:rsidRDefault="001D71CF" w:rsidP="00F16A9E">
      <w:pPr>
        <w:spacing w:line="360" w:lineRule="auto"/>
        <w:jc w:val="both"/>
        <w:rPr>
          <w:rFonts w:ascii="Times New Roman" w:hAnsi="Times New Roman" w:cs="Times New Roman"/>
          <w:sz w:val="24"/>
          <w:szCs w:val="24"/>
        </w:rPr>
      </w:pPr>
    </w:p>
    <w:p w14:paraId="55D97D70" w14:textId="50D5D512" w:rsidR="001D71CF" w:rsidRDefault="001D71CF" w:rsidP="00F16A9E">
      <w:pPr>
        <w:spacing w:line="360" w:lineRule="auto"/>
        <w:jc w:val="both"/>
        <w:rPr>
          <w:rFonts w:ascii="Times New Roman" w:hAnsi="Times New Roman" w:cs="Times New Roman"/>
          <w:sz w:val="24"/>
          <w:szCs w:val="24"/>
        </w:rPr>
      </w:pPr>
    </w:p>
    <w:p w14:paraId="365BF70B" w14:textId="13D410A8" w:rsidR="001D71CF" w:rsidRDefault="001D71CF" w:rsidP="00F16A9E">
      <w:pPr>
        <w:spacing w:line="360" w:lineRule="auto"/>
        <w:jc w:val="both"/>
        <w:rPr>
          <w:rFonts w:ascii="Times New Roman" w:hAnsi="Times New Roman" w:cs="Times New Roman"/>
          <w:sz w:val="24"/>
          <w:szCs w:val="24"/>
        </w:rPr>
      </w:pPr>
    </w:p>
    <w:p w14:paraId="498FB41A" w14:textId="546E2BBD" w:rsidR="001D71CF" w:rsidRDefault="001D71CF" w:rsidP="00F16A9E">
      <w:pPr>
        <w:spacing w:line="360" w:lineRule="auto"/>
        <w:jc w:val="both"/>
        <w:rPr>
          <w:rFonts w:ascii="Times New Roman" w:hAnsi="Times New Roman" w:cs="Times New Roman"/>
          <w:sz w:val="24"/>
          <w:szCs w:val="24"/>
        </w:rPr>
      </w:pPr>
    </w:p>
    <w:p w14:paraId="2190C20F" w14:textId="49718F77" w:rsidR="001D71CF" w:rsidRDefault="001D71CF" w:rsidP="00F16A9E">
      <w:pPr>
        <w:spacing w:line="360" w:lineRule="auto"/>
        <w:jc w:val="both"/>
        <w:rPr>
          <w:rFonts w:ascii="Times New Roman" w:hAnsi="Times New Roman" w:cs="Times New Roman"/>
          <w:sz w:val="24"/>
          <w:szCs w:val="24"/>
        </w:rPr>
      </w:pPr>
    </w:p>
    <w:p w14:paraId="2499B627" w14:textId="77777777" w:rsidR="001D71CF" w:rsidRPr="00F16A9E" w:rsidRDefault="001D71CF" w:rsidP="00F16A9E">
      <w:pPr>
        <w:spacing w:line="360" w:lineRule="auto"/>
        <w:jc w:val="both"/>
        <w:rPr>
          <w:rFonts w:ascii="Times New Roman" w:hAnsi="Times New Roman" w:cs="Times New Roman"/>
          <w:sz w:val="24"/>
          <w:szCs w:val="24"/>
        </w:rPr>
      </w:pPr>
    </w:p>
    <w:p w14:paraId="56F292AC" w14:textId="6D6600B0" w:rsidR="00B26171" w:rsidRDefault="001D71CF" w:rsidP="00B26171">
      <w:pPr>
        <w:pStyle w:val="Heading1"/>
        <w:numPr>
          <w:ilvl w:val="0"/>
          <w:numId w:val="15"/>
        </w:numPr>
        <w:spacing w:line="360" w:lineRule="auto"/>
      </w:pPr>
      <w:bookmarkStart w:id="18" w:name="_Toc120468739"/>
      <w:r>
        <w:lastRenderedPageBreak/>
        <w:t>Summary of findings</w:t>
      </w:r>
      <w:bookmarkEnd w:id="18"/>
    </w:p>
    <w:p w14:paraId="53CA8447" w14:textId="7E752C4F" w:rsidR="001E14B1" w:rsidRDefault="001E14B1" w:rsidP="001E14B1">
      <w:pPr>
        <w:spacing w:line="360" w:lineRule="auto"/>
        <w:jc w:val="center"/>
        <w:rPr>
          <w:rFonts w:ascii="Times New Roman" w:hAnsi="Times New Roman" w:cs="Times New Roman"/>
          <w:sz w:val="24"/>
          <w:szCs w:val="24"/>
        </w:rPr>
      </w:pPr>
      <w:r w:rsidRPr="004F7D9E">
        <w:rPr>
          <w:rFonts w:ascii="Times New Roman" w:hAnsi="Times New Roman" w:cs="Times New Roman"/>
          <w:sz w:val="24"/>
          <w:szCs w:val="24"/>
        </w:rPr>
        <w:t>Table 5.</w:t>
      </w:r>
      <w:r w:rsidR="00F16A9E">
        <w:rPr>
          <w:rFonts w:ascii="Times New Roman" w:hAnsi="Times New Roman" w:cs="Times New Roman"/>
          <w:sz w:val="24"/>
          <w:szCs w:val="24"/>
        </w:rPr>
        <w:t>6</w:t>
      </w:r>
      <w:r w:rsidRPr="004F7D9E">
        <w:rPr>
          <w:rFonts w:ascii="Times New Roman" w:hAnsi="Times New Roman" w:cs="Times New Roman"/>
          <w:sz w:val="24"/>
          <w:szCs w:val="24"/>
        </w:rPr>
        <w:t xml:space="preserve"> – Summary of Findings</w:t>
      </w:r>
    </w:p>
    <w:tbl>
      <w:tblPr>
        <w:tblStyle w:val="TableGrid"/>
        <w:tblW w:w="0" w:type="auto"/>
        <w:tblLook w:val="04A0" w:firstRow="1" w:lastRow="0" w:firstColumn="1" w:lastColumn="0" w:noHBand="0" w:noVBand="1"/>
      </w:tblPr>
      <w:tblGrid>
        <w:gridCol w:w="572"/>
        <w:gridCol w:w="5568"/>
        <w:gridCol w:w="675"/>
        <w:gridCol w:w="511"/>
        <w:gridCol w:w="506"/>
        <w:gridCol w:w="506"/>
        <w:gridCol w:w="506"/>
        <w:gridCol w:w="506"/>
      </w:tblGrid>
      <w:tr w:rsidR="00897C99" w14:paraId="6213EE65" w14:textId="77777777" w:rsidTr="00C202E9">
        <w:trPr>
          <w:cantSplit/>
          <w:trHeight w:val="1880"/>
        </w:trPr>
        <w:tc>
          <w:tcPr>
            <w:tcW w:w="572" w:type="dxa"/>
            <w:shd w:val="clear" w:color="auto" w:fill="F2F2F2" w:themeFill="background1" w:themeFillShade="F2"/>
          </w:tcPr>
          <w:p w14:paraId="1B41754E" w14:textId="77777777" w:rsidR="00897C99" w:rsidRPr="004F7D9E" w:rsidRDefault="00897C99" w:rsidP="00D56B2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568" w:type="dxa"/>
            <w:shd w:val="clear" w:color="auto" w:fill="F2F2F2" w:themeFill="background1" w:themeFillShade="F2"/>
          </w:tcPr>
          <w:p w14:paraId="393DFF30" w14:textId="77777777" w:rsidR="00897C99" w:rsidRPr="004F7D9E" w:rsidRDefault="00897C99" w:rsidP="00D56B2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75" w:type="dxa"/>
            <w:shd w:val="clear" w:color="auto" w:fill="F2F2F2" w:themeFill="background1" w:themeFillShade="F2"/>
            <w:textDirection w:val="tbRl"/>
          </w:tcPr>
          <w:p w14:paraId="1A73A3B7" w14:textId="77777777" w:rsidR="00897C99" w:rsidRPr="004F7D9E" w:rsidRDefault="00897C99" w:rsidP="00D56B27">
            <w:pPr>
              <w:ind w:left="113" w:right="113"/>
              <w:rPr>
                <w:rFonts w:ascii="Times New Roman" w:hAnsi="Times New Roman" w:cs="Times New Roman"/>
                <w:b/>
                <w:sz w:val="24"/>
                <w:szCs w:val="24"/>
              </w:rPr>
            </w:pPr>
            <w:r w:rsidRPr="004F7D9E">
              <w:rPr>
                <w:rFonts w:ascii="Times New Roman" w:hAnsi="Times New Roman" w:cs="Times New Roman"/>
                <w:b/>
                <w:sz w:val="24"/>
                <w:szCs w:val="24"/>
              </w:rPr>
              <w:t>Literature Review</w:t>
            </w:r>
          </w:p>
        </w:tc>
        <w:tc>
          <w:tcPr>
            <w:tcW w:w="511" w:type="dxa"/>
            <w:shd w:val="clear" w:color="auto" w:fill="F2F2F2" w:themeFill="background1" w:themeFillShade="F2"/>
            <w:textDirection w:val="tbRl"/>
          </w:tcPr>
          <w:p w14:paraId="615C5DB3" w14:textId="77777777" w:rsidR="00897C99" w:rsidRPr="004F7D9E" w:rsidRDefault="00897C99" w:rsidP="00D56B27">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F2F2F2" w:themeFill="background1" w:themeFillShade="F2"/>
            <w:textDirection w:val="tbRl"/>
          </w:tcPr>
          <w:p w14:paraId="1E366247" w14:textId="7AD840F1" w:rsidR="00897C99" w:rsidRDefault="00897C99" w:rsidP="00D56B27">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06" w:type="dxa"/>
            <w:shd w:val="clear" w:color="auto" w:fill="F2F2F2" w:themeFill="background1" w:themeFillShade="F2"/>
            <w:textDirection w:val="tbRl"/>
          </w:tcPr>
          <w:p w14:paraId="36C2C19F" w14:textId="04788296" w:rsidR="00897C99" w:rsidRDefault="00897C99" w:rsidP="00D56B27">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06" w:type="dxa"/>
            <w:shd w:val="clear" w:color="auto" w:fill="F2F2F2" w:themeFill="background1" w:themeFillShade="F2"/>
            <w:textDirection w:val="tbRl"/>
          </w:tcPr>
          <w:p w14:paraId="095A477C" w14:textId="48887A25" w:rsidR="00897C99" w:rsidRPr="004F7D9E" w:rsidRDefault="00897C99" w:rsidP="00D56B27">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F2F2F2" w:themeFill="background1" w:themeFillShade="F2"/>
            <w:textDirection w:val="tbRl"/>
          </w:tcPr>
          <w:p w14:paraId="2F837B0A" w14:textId="1D8B7027" w:rsidR="00897C99" w:rsidRPr="004F7D9E" w:rsidRDefault="00897C99" w:rsidP="00D56B27">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97C99" w14:paraId="0951F651" w14:textId="77777777" w:rsidTr="00897C99">
        <w:tc>
          <w:tcPr>
            <w:tcW w:w="572" w:type="dxa"/>
          </w:tcPr>
          <w:p w14:paraId="31AD88A3" w14:textId="7777777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568" w:type="dxa"/>
          </w:tcPr>
          <w:p w14:paraId="695F96ED" w14:textId="386E7F42"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675" w:type="dxa"/>
          </w:tcPr>
          <w:p w14:paraId="132DE767" w14:textId="4C6886CC" w:rsidR="00897C99" w:rsidRDefault="00897C99" w:rsidP="00D56B27">
            <w:pPr>
              <w:spacing w:line="360" w:lineRule="auto"/>
              <w:jc w:val="center"/>
              <w:rPr>
                <w:rFonts w:ascii="Times New Roman" w:hAnsi="Times New Roman" w:cs="Times New Roman"/>
                <w:sz w:val="24"/>
                <w:szCs w:val="24"/>
              </w:rPr>
            </w:pPr>
          </w:p>
        </w:tc>
        <w:tc>
          <w:tcPr>
            <w:tcW w:w="511" w:type="dxa"/>
          </w:tcPr>
          <w:p w14:paraId="63132412" w14:textId="61080F75"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66ED6E6"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EB3B151" w14:textId="2764F099" w:rsidR="00897C99" w:rsidRDefault="00897C99" w:rsidP="00D56B27">
            <w:pPr>
              <w:spacing w:line="360" w:lineRule="auto"/>
              <w:jc w:val="center"/>
              <w:rPr>
                <w:rFonts w:ascii="Times New Roman" w:hAnsi="Times New Roman" w:cs="Times New Roman"/>
                <w:sz w:val="24"/>
                <w:szCs w:val="24"/>
              </w:rPr>
            </w:pPr>
          </w:p>
        </w:tc>
        <w:tc>
          <w:tcPr>
            <w:tcW w:w="506" w:type="dxa"/>
          </w:tcPr>
          <w:p w14:paraId="14468D27" w14:textId="688AC4FB"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05BB595" w14:textId="6775262D" w:rsidR="00897C99" w:rsidRDefault="00897C99" w:rsidP="00D56B27">
            <w:pPr>
              <w:spacing w:line="360" w:lineRule="auto"/>
              <w:jc w:val="center"/>
              <w:rPr>
                <w:rFonts w:ascii="Times New Roman" w:hAnsi="Times New Roman" w:cs="Times New Roman"/>
                <w:sz w:val="24"/>
                <w:szCs w:val="24"/>
              </w:rPr>
            </w:pPr>
          </w:p>
        </w:tc>
      </w:tr>
      <w:tr w:rsidR="00897C99" w14:paraId="42731A66" w14:textId="77777777" w:rsidTr="00897C99">
        <w:tc>
          <w:tcPr>
            <w:tcW w:w="572" w:type="dxa"/>
          </w:tcPr>
          <w:p w14:paraId="2863252B" w14:textId="7777777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568" w:type="dxa"/>
          </w:tcPr>
          <w:p w14:paraId="7E95AEBF" w14:textId="6ACAAA02"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675" w:type="dxa"/>
          </w:tcPr>
          <w:p w14:paraId="4F5DC434" w14:textId="7BE906FC"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5B3CF19B" w14:textId="4C6BFA45" w:rsidR="00897C99" w:rsidRDefault="00897C99" w:rsidP="00D56B27">
            <w:pPr>
              <w:spacing w:line="360" w:lineRule="auto"/>
              <w:jc w:val="center"/>
              <w:rPr>
                <w:rFonts w:ascii="Times New Roman" w:hAnsi="Times New Roman" w:cs="Times New Roman"/>
                <w:sz w:val="24"/>
                <w:szCs w:val="24"/>
              </w:rPr>
            </w:pPr>
          </w:p>
        </w:tc>
        <w:tc>
          <w:tcPr>
            <w:tcW w:w="506" w:type="dxa"/>
          </w:tcPr>
          <w:p w14:paraId="71D4081F"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0CBE0167" w14:textId="45373409"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7634FB4" w14:textId="6A81FBEF"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C0DA4AB" w14:textId="71A1CDDB" w:rsidR="00897C99" w:rsidRDefault="00897C99" w:rsidP="00D56B27">
            <w:pPr>
              <w:spacing w:line="360" w:lineRule="auto"/>
              <w:jc w:val="center"/>
              <w:rPr>
                <w:rFonts w:ascii="Times New Roman" w:hAnsi="Times New Roman" w:cs="Times New Roman"/>
                <w:sz w:val="24"/>
                <w:szCs w:val="24"/>
              </w:rPr>
            </w:pPr>
          </w:p>
        </w:tc>
      </w:tr>
      <w:tr w:rsidR="00897C99" w14:paraId="3CA9DEE9" w14:textId="77777777" w:rsidTr="00897C99">
        <w:tc>
          <w:tcPr>
            <w:tcW w:w="572" w:type="dxa"/>
          </w:tcPr>
          <w:p w14:paraId="54C89292" w14:textId="7777777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568" w:type="dxa"/>
          </w:tcPr>
          <w:p w14:paraId="2DABCAE0" w14:textId="4400E1C2"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675" w:type="dxa"/>
          </w:tcPr>
          <w:p w14:paraId="3292B311" w14:textId="2AF061EE"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40EC55CA" w14:textId="62E9B589"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D4BA3DF"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B590398" w14:textId="391FB41D"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5A363A2" w14:textId="704893BF"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3EC37" w14:textId="67F5A40D" w:rsidR="00897C99" w:rsidRDefault="00897C99" w:rsidP="00D56B27">
            <w:pPr>
              <w:spacing w:line="360" w:lineRule="auto"/>
              <w:jc w:val="center"/>
              <w:rPr>
                <w:rFonts w:ascii="Times New Roman" w:hAnsi="Times New Roman" w:cs="Times New Roman"/>
                <w:sz w:val="24"/>
                <w:szCs w:val="24"/>
              </w:rPr>
            </w:pPr>
          </w:p>
        </w:tc>
      </w:tr>
      <w:tr w:rsidR="00897C99" w14:paraId="0110F3BE" w14:textId="77777777" w:rsidTr="00897C99">
        <w:tc>
          <w:tcPr>
            <w:tcW w:w="572" w:type="dxa"/>
          </w:tcPr>
          <w:p w14:paraId="5F26BFD7" w14:textId="5872F40C"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568" w:type="dxa"/>
          </w:tcPr>
          <w:p w14:paraId="6C9A7877" w14:textId="79EE5FA1"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675" w:type="dxa"/>
          </w:tcPr>
          <w:p w14:paraId="7D0C5381" w14:textId="31AA7D55"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5CEC79D1" w14:textId="7496EAE3"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42EE27D"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3B4388AD" w14:textId="09DAA66A" w:rsidR="00897C99" w:rsidRDefault="00897C99" w:rsidP="00D56B27">
            <w:pPr>
              <w:spacing w:line="360" w:lineRule="auto"/>
              <w:jc w:val="center"/>
              <w:rPr>
                <w:rFonts w:ascii="Times New Roman" w:hAnsi="Times New Roman" w:cs="Times New Roman"/>
                <w:sz w:val="24"/>
                <w:szCs w:val="24"/>
              </w:rPr>
            </w:pPr>
          </w:p>
        </w:tc>
        <w:tc>
          <w:tcPr>
            <w:tcW w:w="506" w:type="dxa"/>
          </w:tcPr>
          <w:p w14:paraId="770A2DCD" w14:textId="10EBA5C7"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C8BFA5F" w14:textId="77777777" w:rsidR="00897C99" w:rsidRDefault="00897C99" w:rsidP="00D56B27">
            <w:pPr>
              <w:spacing w:line="360" w:lineRule="auto"/>
              <w:jc w:val="center"/>
              <w:rPr>
                <w:rFonts w:ascii="Times New Roman" w:hAnsi="Times New Roman" w:cs="Times New Roman"/>
                <w:sz w:val="24"/>
                <w:szCs w:val="24"/>
              </w:rPr>
            </w:pPr>
          </w:p>
        </w:tc>
      </w:tr>
      <w:tr w:rsidR="00897C99" w14:paraId="27E975D0" w14:textId="77777777" w:rsidTr="00897C99">
        <w:tc>
          <w:tcPr>
            <w:tcW w:w="572" w:type="dxa"/>
          </w:tcPr>
          <w:p w14:paraId="69768CB0" w14:textId="4D0943E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568" w:type="dxa"/>
          </w:tcPr>
          <w:p w14:paraId="04002E35" w14:textId="3075C581"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is one way to increase the performance of the system and it can be done both manually or by automated tools like Raytune, Optuna etc.…</w:t>
            </w:r>
          </w:p>
        </w:tc>
        <w:tc>
          <w:tcPr>
            <w:tcW w:w="675" w:type="dxa"/>
          </w:tcPr>
          <w:p w14:paraId="15F95ACF" w14:textId="785C7658"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1A1D697B"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447A53EC"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16341A6C" w14:textId="35B38ECE"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5644296" w14:textId="28DF3655" w:rsidR="00897C99" w:rsidRDefault="00897C99" w:rsidP="00D56B27">
            <w:pPr>
              <w:spacing w:line="360" w:lineRule="auto"/>
              <w:jc w:val="center"/>
              <w:rPr>
                <w:rFonts w:ascii="Times New Roman" w:hAnsi="Times New Roman" w:cs="Times New Roman"/>
                <w:sz w:val="24"/>
                <w:szCs w:val="24"/>
              </w:rPr>
            </w:pPr>
          </w:p>
        </w:tc>
        <w:tc>
          <w:tcPr>
            <w:tcW w:w="506" w:type="dxa"/>
          </w:tcPr>
          <w:p w14:paraId="225B6975" w14:textId="014A9A38"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97C99" w14:paraId="7467A6DE" w14:textId="77777777" w:rsidTr="00897C99">
        <w:tc>
          <w:tcPr>
            <w:tcW w:w="572" w:type="dxa"/>
          </w:tcPr>
          <w:p w14:paraId="670009C2" w14:textId="777EE30F"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568" w:type="dxa"/>
          </w:tcPr>
          <w:p w14:paraId="07833CA2" w14:textId="3C8AE9F5"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675" w:type="dxa"/>
          </w:tcPr>
          <w:p w14:paraId="50B9CE92" w14:textId="36C3B0AD"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033687F7"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146000E"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0A7A99B9" w14:textId="23F24B78" w:rsidR="00897C99" w:rsidRDefault="00897C99" w:rsidP="00D56B27">
            <w:pPr>
              <w:spacing w:line="360" w:lineRule="auto"/>
              <w:jc w:val="center"/>
              <w:rPr>
                <w:rFonts w:ascii="Times New Roman" w:hAnsi="Times New Roman" w:cs="Times New Roman"/>
                <w:sz w:val="24"/>
                <w:szCs w:val="24"/>
              </w:rPr>
            </w:pPr>
          </w:p>
        </w:tc>
        <w:tc>
          <w:tcPr>
            <w:tcW w:w="506" w:type="dxa"/>
          </w:tcPr>
          <w:p w14:paraId="5E0AC8CC" w14:textId="67E655E8" w:rsidR="00897C99" w:rsidRDefault="00897C99" w:rsidP="00D56B27">
            <w:pPr>
              <w:spacing w:line="360" w:lineRule="auto"/>
              <w:jc w:val="center"/>
              <w:rPr>
                <w:rFonts w:ascii="Times New Roman" w:hAnsi="Times New Roman" w:cs="Times New Roman"/>
                <w:sz w:val="24"/>
                <w:szCs w:val="24"/>
              </w:rPr>
            </w:pPr>
          </w:p>
        </w:tc>
        <w:tc>
          <w:tcPr>
            <w:tcW w:w="506" w:type="dxa"/>
          </w:tcPr>
          <w:p w14:paraId="5EC6318C" w14:textId="0C5DB08C"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97C99" w14:paraId="14D15D77" w14:textId="77777777" w:rsidTr="00897C99">
        <w:tc>
          <w:tcPr>
            <w:tcW w:w="572" w:type="dxa"/>
          </w:tcPr>
          <w:p w14:paraId="1878CFE0" w14:textId="3EFB55E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7</w:t>
            </w:r>
          </w:p>
        </w:tc>
        <w:tc>
          <w:tcPr>
            <w:tcW w:w="5568" w:type="dxa"/>
          </w:tcPr>
          <w:p w14:paraId="6DCB784C" w14:textId="3E919444"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675" w:type="dxa"/>
          </w:tcPr>
          <w:p w14:paraId="31D2F718" w14:textId="77777777" w:rsidR="00897C99" w:rsidRDefault="00897C99" w:rsidP="00D56B27">
            <w:pPr>
              <w:spacing w:line="360" w:lineRule="auto"/>
              <w:jc w:val="center"/>
              <w:rPr>
                <w:rFonts w:ascii="Times New Roman" w:hAnsi="Times New Roman" w:cs="Times New Roman"/>
                <w:sz w:val="24"/>
                <w:szCs w:val="24"/>
              </w:rPr>
            </w:pPr>
          </w:p>
        </w:tc>
        <w:tc>
          <w:tcPr>
            <w:tcW w:w="511" w:type="dxa"/>
          </w:tcPr>
          <w:p w14:paraId="055E1463" w14:textId="0B15BD8B"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1F108C3"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0540C414" w14:textId="157CDB2D" w:rsidR="00897C99" w:rsidRDefault="00897C99" w:rsidP="00D56B27">
            <w:pPr>
              <w:spacing w:line="360" w:lineRule="auto"/>
              <w:jc w:val="center"/>
              <w:rPr>
                <w:rFonts w:ascii="Times New Roman" w:hAnsi="Times New Roman" w:cs="Times New Roman"/>
                <w:sz w:val="24"/>
                <w:szCs w:val="24"/>
              </w:rPr>
            </w:pPr>
          </w:p>
        </w:tc>
        <w:tc>
          <w:tcPr>
            <w:tcW w:w="506" w:type="dxa"/>
          </w:tcPr>
          <w:p w14:paraId="20AEE9E4"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714F9343" w14:textId="77777777" w:rsidR="00897C99" w:rsidRDefault="00897C99" w:rsidP="00D56B27">
            <w:pPr>
              <w:spacing w:line="360" w:lineRule="auto"/>
              <w:jc w:val="center"/>
              <w:rPr>
                <w:rFonts w:ascii="Times New Roman" w:hAnsi="Times New Roman" w:cs="Times New Roman"/>
                <w:sz w:val="24"/>
                <w:szCs w:val="24"/>
              </w:rPr>
            </w:pPr>
          </w:p>
        </w:tc>
      </w:tr>
      <w:tr w:rsidR="00897C99" w14:paraId="4297C923" w14:textId="77777777" w:rsidTr="00897C99">
        <w:tc>
          <w:tcPr>
            <w:tcW w:w="572" w:type="dxa"/>
          </w:tcPr>
          <w:p w14:paraId="61260F10" w14:textId="540C2B5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568" w:type="dxa"/>
          </w:tcPr>
          <w:p w14:paraId="0C1CC17E" w14:textId="13F2D1A0"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675" w:type="dxa"/>
          </w:tcPr>
          <w:p w14:paraId="4637A8BC" w14:textId="77777777" w:rsidR="00897C99" w:rsidRDefault="00897C99" w:rsidP="00D56B27">
            <w:pPr>
              <w:spacing w:line="360" w:lineRule="auto"/>
              <w:jc w:val="center"/>
              <w:rPr>
                <w:rFonts w:ascii="Times New Roman" w:hAnsi="Times New Roman" w:cs="Times New Roman"/>
                <w:sz w:val="24"/>
                <w:szCs w:val="24"/>
              </w:rPr>
            </w:pPr>
          </w:p>
        </w:tc>
        <w:tc>
          <w:tcPr>
            <w:tcW w:w="511" w:type="dxa"/>
          </w:tcPr>
          <w:p w14:paraId="60510358"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1F3ED1F4"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1EFA3903" w14:textId="46EA229E"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069ED1A" w14:textId="381D023F"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AB9BD15" w14:textId="77777777" w:rsidR="00897C99" w:rsidRDefault="00897C99" w:rsidP="00D56B27">
            <w:pPr>
              <w:spacing w:line="360" w:lineRule="auto"/>
              <w:jc w:val="center"/>
              <w:rPr>
                <w:rFonts w:ascii="Times New Roman" w:hAnsi="Times New Roman" w:cs="Times New Roman"/>
                <w:sz w:val="24"/>
                <w:szCs w:val="24"/>
              </w:rPr>
            </w:pPr>
          </w:p>
        </w:tc>
      </w:tr>
      <w:tr w:rsidR="00897C99" w14:paraId="40EB5DFE" w14:textId="77777777" w:rsidTr="00897C99">
        <w:tc>
          <w:tcPr>
            <w:tcW w:w="572" w:type="dxa"/>
          </w:tcPr>
          <w:p w14:paraId="41957423" w14:textId="71E78A76"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568" w:type="dxa"/>
          </w:tcPr>
          <w:p w14:paraId="1D95440D" w14:textId="1C4C7350"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675" w:type="dxa"/>
          </w:tcPr>
          <w:p w14:paraId="02605854" w14:textId="4C9A278F"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45294B6F"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7E40D13"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5C3FAEA7" w14:textId="48094D37"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21C1888"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5AE5E768" w14:textId="29E68745" w:rsidR="00897C99" w:rsidRDefault="00897C99" w:rsidP="00D56B27">
            <w:pPr>
              <w:spacing w:line="360" w:lineRule="auto"/>
              <w:jc w:val="center"/>
              <w:rPr>
                <w:rFonts w:ascii="Times New Roman" w:hAnsi="Times New Roman" w:cs="Times New Roman"/>
                <w:sz w:val="24"/>
                <w:szCs w:val="24"/>
              </w:rPr>
            </w:pPr>
          </w:p>
        </w:tc>
      </w:tr>
      <w:tr w:rsidR="00897C99" w14:paraId="160C8FDC" w14:textId="77777777" w:rsidTr="00897C99">
        <w:tc>
          <w:tcPr>
            <w:tcW w:w="572" w:type="dxa"/>
          </w:tcPr>
          <w:p w14:paraId="383ECAA4" w14:textId="0ADD45B3"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568" w:type="dxa"/>
          </w:tcPr>
          <w:p w14:paraId="5BF0DA21" w14:textId="57C5FF15"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75" w:type="dxa"/>
          </w:tcPr>
          <w:p w14:paraId="41ED1B0D" w14:textId="61ADEC26"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40338D40"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53E1D3A"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14BEADB0" w14:textId="72D6606D"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219FFD1"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6A77EEAF" w14:textId="77777777" w:rsidR="00897C99" w:rsidRDefault="00897C99" w:rsidP="00D56B27">
            <w:pPr>
              <w:spacing w:line="360" w:lineRule="auto"/>
              <w:jc w:val="center"/>
              <w:rPr>
                <w:rFonts w:ascii="Times New Roman" w:hAnsi="Times New Roman" w:cs="Times New Roman"/>
                <w:sz w:val="24"/>
                <w:szCs w:val="24"/>
              </w:rPr>
            </w:pPr>
          </w:p>
        </w:tc>
      </w:tr>
      <w:tr w:rsidR="00897C99" w14:paraId="5016CE16" w14:textId="77777777" w:rsidTr="00897C99">
        <w:tc>
          <w:tcPr>
            <w:tcW w:w="572" w:type="dxa"/>
          </w:tcPr>
          <w:p w14:paraId="3E5FA6DA" w14:textId="09699E09" w:rsidR="00897C99" w:rsidRDefault="00897C99" w:rsidP="00897C99">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568" w:type="dxa"/>
          </w:tcPr>
          <w:p w14:paraId="7690CFD0" w14:textId="33E06C9A" w:rsidR="00897C99" w:rsidRDefault="00897C99" w:rsidP="00897C99">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675" w:type="dxa"/>
          </w:tcPr>
          <w:p w14:paraId="2C814E82" w14:textId="77777777" w:rsidR="00897C99" w:rsidRDefault="00897C99" w:rsidP="00897C99">
            <w:pPr>
              <w:spacing w:line="360" w:lineRule="auto"/>
              <w:jc w:val="center"/>
              <w:rPr>
                <w:rFonts w:ascii="Times New Roman" w:hAnsi="Times New Roman" w:cs="Times New Roman"/>
                <w:sz w:val="24"/>
                <w:szCs w:val="24"/>
              </w:rPr>
            </w:pPr>
          </w:p>
        </w:tc>
        <w:tc>
          <w:tcPr>
            <w:tcW w:w="511" w:type="dxa"/>
          </w:tcPr>
          <w:p w14:paraId="77AD9316" w14:textId="77777777" w:rsidR="00897C99" w:rsidRDefault="00897C99" w:rsidP="00897C99">
            <w:pPr>
              <w:spacing w:line="360" w:lineRule="auto"/>
              <w:jc w:val="center"/>
              <w:rPr>
                <w:rFonts w:ascii="Times New Roman" w:hAnsi="Times New Roman" w:cs="Times New Roman"/>
                <w:sz w:val="24"/>
                <w:szCs w:val="24"/>
              </w:rPr>
            </w:pPr>
          </w:p>
        </w:tc>
        <w:tc>
          <w:tcPr>
            <w:tcW w:w="506" w:type="dxa"/>
          </w:tcPr>
          <w:p w14:paraId="58F0A63B" w14:textId="77777777" w:rsidR="00897C99" w:rsidRDefault="00897C99" w:rsidP="00897C99">
            <w:pPr>
              <w:spacing w:line="360" w:lineRule="auto"/>
              <w:jc w:val="center"/>
              <w:rPr>
                <w:rFonts w:ascii="Times New Roman" w:hAnsi="Times New Roman" w:cs="Times New Roman"/>
                <w:sz w:val="24"/>
                <w:szCs w:val="24"/>
              </w:rPr>
            </w:pPr>
          </w:p>
        </w:tc>
        <w:tc>
          <w:tcPr>
            <w:tcW w:w="506" w:type="dxa"/>
          </w:tcPr>
          <w:p w14:paraId="23260D5C" w14:textId="790A962B" w:rsidR="00897C99" w:rsidRDefault="00C202E9" w:rsidP="00897C99">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5DB59CB" w14:textId="58776FD8" w:rsidR="00897C99" w:rsidRDefault="00C202E9" w:rsidP="00897C99">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B106C47" w14:textId="77777777" w:rsidR="00897C99" w:rsidRDefault="00897C99" w:rsidP="00897C99">
            <w:pPr>
              <w:spacing w:line="360" w:lineRule="auto"/>
              <w:jc w:val="center"/>
              <w:rPr>
                <w:rFonts w:ascii="Times New Roman" w:hAnsi="Times New Roman" w:cs="Times New Roman"/>
                <w:sz w:val="24"/>
                <w:szCs w:val="24"/>
              </w:rPr>
            </w:pPr>
          </w:p>
        </w:tc>
      </w:tr>
      <w:tr w:rsidR="00897C99" w14:paraId="721DCF24" w14:textId="77777777" w:rsidTr="00897C99">
        <w:tc>
          <w:tcPr>
            <w:tcW w:w="572" w:type="dxa"/>
          </w:tcPr>
          <w:p w14:paraId="3EF9543C" w14:textId="2C3000B5" w:rsidR="00897C99" w:rsidRDefault="00897C99" w:rsidP="00897C99">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568" w:type="dxa"/>
          </w:tcPr>
          <w:p w14:paraId="7E2146F4" w14:textId="2B146AAF" w:rsidR="00897C99" w:rsidRDefault="00897C99" w:rsidP="00897C99">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675" w:type="dxa"/>
          </w:tcPr>
          <w:p w14:paraId="5DABF194" w14:textId="77777777" w:rsidR="00897C99" w:rsidRDefault="00897C99" w:rsidP="00897C99">
            <w:pPr>
              <w:spacing w:line="360" w:lineRule="auto"/>
              <w:jc w:val="center"/>
              <w:rPr>
                <w:rFonts w:ascii="Times New Roman" w:hAnsi="Times New Roman" w:cs="Times New Roman"/>
                <w:sz w:val="24"/>
                <w:szCs w:val="24"/>
              </w:rPr>
            </w:pPr>
          </w:p>
        </w:tc>
        <w:tc>
          <w:tcPr>
            <w:tcW w:w="511" w:type="dxa"/>
          </w:tcPr>
          <w:p w14:paraId="285FAD2F" w14:textId="77777777" w:rsidR="00897C99" w:rsidRDefault="00897C99" w:rsidP="00897C99">
            <w:pPr>
              <w:spacing w:line="360" w:lineRule="auto"/>
              <w:jc w:val="center"/>
              <w:rPr>
                <w:rFonts w:ascii="Times New Roman" w:hAnsi="Times New Roman" w:cs="Times New Roman"/>
                <w:sz w:val="24"/>
                <w:szCs w:val="24"/>
              </w:rPr>
            </w:pPr>
          </w:p>
        </w:tc>
        <w:tc>
          <w:tcPr>
            <w:tcW w:w="506" w:type="dxa"/>
          </w:tcPr>
          <w:p w14:paraId="5C235790" w14:textId="5540555C" w:rsidR="00897C99" w:rsidRDefault="00897C99" w:rsidP="00897C99">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983A58F" w14:textId="5AF3F5A3" w:rsidR="00897C99" w:rsidRDefault="00897C99" w:rsidP="00897C99">
            <w:pPr>
              <w:spacing w:line="360" w:lineRule="auto"/>
              <w:jc w:val="center"/>
              <w:rPr>
                <w:rFonts w:ascii="Times New Roman" w:hAnsi="Times New Roman" w:cs="Times New Roman"/>
                <w:sz w:val="24"/>
                <w:szCs w:val="24"/>
              </w:rPr>
            </w:pPr>
          </w:p>
        </w:tc>
        <w:tc>
          <w:tcPr>
            <w:tcW w:w="506" w:type="dxa"/>
          </w:tcPr>
          <w:p w14:paraId="4A7355B6" w14:textId="262FF49F" w:rsidR="00897C99" w:rsidRDefault="00C202E9" w:rsidP="00897C99">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BFD36" w14:textId="77777777" w:rsidR="00897C99" w:rsidRDefault="00897C99" w:rsidP="00897C99">
            <w:pPr>
              <w:spacing w:line="360" w:lineRule="auto"/>
              <w:jc w:val="center"/>
              <w:rPr>
                <w:rFonts w:ascii="Times New Roman" w:hAnsi="Times New Roman" w:cs="Times New Roman"/>
                <w:sz w:val="24"/>
                <w:szCs w:val="24"/>
              </w:rPr>
            </w:pPr>
          </w:p>
        </w:tc>
      </w:tr>
    </w:tbl>
    <w:p w14:paraId="7CC99C31" w14:textId="74856C4A" w:rsidR="00B26171" w:rsidRDefault="00B26171" w:rsidP="00B26171"/>
    <w:p w14:paraId="3D985449" w14:textId="313D782A" w:rsidR="001D71CF" w:rsidRDefault="001D71CF" w:rsidP="00B26171"/>
    <w:p w14:paraId="1E37C3D8" w14:textId="296EA757" w:rsidR="001D71CF" w:rsidRDefault="001D71CF" w:rsidP="00B26171"/>
    <w:p w14:paraId="15167652" w14:textId="78E03288" w:rsidR="001D71CF" w:rsidRDefault="001D71CF" w:rsidP="00B26171"/>
    <w:p w14:paraId="4BFF92F3" w14:textId="0A4DF36A" w:rsidR="001D71CF" w:rsidRDefault="001D71CF" w:rsidP="00B26171"/>
    <w:p w14:paraId="6B7FCF6B" w14:textId="731397B0" w:rsidR="001D71CF" w:rsidRDefault="001D71CF" w:rsidP="00B26171"/>
    <w:p w14:paraId="51AF4089" w14:textId="1F367BCC" w:rsidR="001D71CF" w:rsidRDefault="001D71CF" w:rsidP="00B26171"/>
    <w:p w14:paraId="0837F5DD" w14:textId="0E0D85FB" w:rsidR="001D71CF" w:rsidRDefault="001D71CF" w:rsidP="00B26171"/>
    <w:p w14:paraId="37D9A46F" w14:textId="180C0368" w:rsidR="001D71CF" w:rsidRDefault="001D71CF" w:rsidP="00B26171"/>
    <w:p w14:paraId="1FEB6953" w14:textId="5671956C" w:rsidR="001D71CF" w:rsidRDefault="001D71CF" w:rsidP="00B26171"/>
    <w:p w14:paraId="5E7E3E3A" w14:textId="77777777" w:rsidR="001D71CF" w:rsidRDefault="001D71CF" w:rsidP="00B26171"/>
    <w:p w14:paraId="1CFB9770" w14:textId="53253FCF" w:rsidR="00B26171" w:rsidRDefault="001D71CF" w:rsidP="0008280F">
      <w:pPr>
        <w:pStyle w:val="Heading1"/>
        <w:numPr>
          <w:ilvl w:val="0"/>
          <w:numId w:val="15"/>
        </w:numPr>
        <w:spacing w:line="360" w:lineRule="auto"/>
      </w:pPr>
      <w:bookmarkStart w:id="19" w:name="_Toc120468740"/>
      <w:r>
        <w:lastRenderedPageBreak/>
        <w:t>Context Diagram</w:t>
      </w:r>
      <w:bookmarkEnd w:id="19"/>
    </w:p>
    <w:p w14:paraId="021E0AEE" w14:textId="7329654D" w:rsidR="00726FF4" w:rsidRDefault="0008280F" w:rsidP="0008280F">
      <w:pPr>
        <w:spacing w:line="360" w:lineRule="auto"/>
        <w:jc w:val="both"/>
        <w:rPr>
          <w:rFonts w:ascii="Times New Roman" w:hAnsi="Times New Roman" w:cs="Times New Roman"/>
          <w:sz w:val="24"/>
          <w:szCs w:val="24"/>
        </w:rPr>
      </w:pPr>
      <w:r w:rsidRPr="0008280F">
        <w:rPr>
          <w:rFonts w:ascii="Times New Roman" w:hAnsi="Times New Roman" w:cs="Times New Roman"/>
          <w:sz w:val="24"/>
          <w:szCs w:val="24"/>
        </w:rPr>
        <w:t>The boundaries and interactions of the system should be established before development. The graphic below shows how the system is situated.</w:t>
      </w:r>
    </w:p>
    <w:p w14:paraId="16204358" w14:textId="4A630F2C" w:rsidR="0008280F" w:rsidRPr="0008280F" w:rsidRDefault="0008280F" w:rsidP="0008280F">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7.1 – Context Diagram (self-composed)</w:t>
      </w:r>
    </w:p>
    <w:p w14:paraId="756614CB" w14:textId="2F364092" w:rsidR="001F4EB4" w:rsidRDefault="007A0CEE" w:rsidP="00FC20EC">
      <w:pPr>
        <w:jc w:val="center"/>
      </w:pPr>
      <w:r>
        <w:rPr>
          <w:noProof/>
        </w:rPr>
        <w:drawing>
          <wp:inline distT="0" distB="0" distL="0" distR="0" wp14:anchorId="16A0EAFA" wp14:editId="377735B7">
            <wp:extent cx="5182170" cy="19815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43717" cy="2005048"/>
                    </a:xfrm>
                    <a:prstGeom prst="rect">
                      <a:avLst/>
                    </a:prstGeom>
                    <a:noFill/>
                    <a:ln>
                      <a:noFill/>
                    </a:ln>
                  </pic:spPr>
                </pic:pic>
              </a:graphicData>
            </a:graphic>
          </wp:inline>
        </w:drawing>
      </w:r>
    </w:p>
    <w:p w14:paraId="5DBC1B7C" w14:textId="5A91B919" w:rsidR="00726FF4" w:rsidRDefault="001D71CF" w:rsidP="00D56B27">
      <w:pPr>
        <w:pStyle w:val="Heading1"/>
        <w:numPr>
          <w:ilvl w:val="0"/>
          <w:numId w:val="15"/>
        </w:numPr>
        <w:spacing w:line="360" w:lineRule="auto"/>
      </w:pPr>
      <w:bookmarkStart w:id="20" w:name="_Toc120468741"/>
      <w:r>
        <w:t>Usecase Diagram</w:t>
      </w:r>
      <w:bookmarkEnd w:id="20"/>
    </w:p>
    <w:p w14:paraId="2D0F06F5" w14:textId="7A8F6D5E" w:rsidR="00D56B27" w:rsidRPr="001F4EB4" w:rsidRDefault="001F4EB4" w:rsidP="00087FC4">
      <w:pPr>
        <w:spacing w:line="240" w:lineRule="auto"/>
        <w:jc w:val="center"/>
        <w:rPr>
          <w:rFonts w:ascii="Times New Roman" w:hAnsi="Times New Roman" w:cs="Times New Roman"/>
          <w:sz w:val="24"/>
          <w:szCs w:val="24"/>
        </w:rPr>
      </w:pPr>
      <w:r w:rsidRPr="001F4EB4">
        <w:rPr>
          <w:rFonts w:ascii="Times New Roman" w:hAnsi="Times New Roman" w:cs="Times New Roman"/>
          <w:sz w:val="24"/>
          <w:szCs w:val="24"/>
        </w:rPr>
        <w:t>Figure 8.1 – Use case Diagram (self-composed)</w:t>
      </w:r>
    </w:p>
    <w:p w14:paraId="6F61A6C1" w14:textId="37D3CDC5" w:rsidR="00726FF4" w:rsidRDefault="00FC20EC" w:rsidP="001D71CF">
      <w:pPr>
        <w:jc w:val="center"/>
      </w:pPr>
      <w:r>
        <w:rPr>
          <w:noProof/>
        </w:rPr>
        <w:drawing>
          <wp:inline distT="0" distB="0" distL="0" distR="0" wp14:anchorId="61FEA5A9" wp14:editId="0BD6FA84">
            <wp:extent cx="5448320" cy="39528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61868" cy="3962704"/>
                    </a:xfrm>
                    <a:prstGeom prst="rect">
                      <a:avLst/>
                    </a:prstGeom>
                    <a:noFill/>
                    <a:ln>
                      <a:noFill/>
                    </a:ln>
                  </pic:spPr>
                </pic:pic>
              </a:graphicData>
            </a:graphic>
          </wp:inline>
        </w:drawing>
      </w:r>
      <w:r w:rsidR="00D960DE">
        <w:rPr>
          <w:rStyle w:val="CommentReference"/>
        </w:rPr>
        <w:commentReference w:id="21"/>
      </w:r>
    </w:p>
    <w:p w14:paraId="6D178DE3" w14:textId="378459D1" w:rsidR="00726FF4" w:rsidRDefault="001D71CF" w:rsidP="0008280F">
      <w:pPr>
        <w:pStyle w:val="Heading1"/>
        <w:numPr>
          <w:ilvl w:val="0"/>
          <w:numId w:val="15"/>
        </w:numPr>
        <w:spacing w:line="360" w:lineRule="auto"/>
      </w:pPr>
      <w:bookmarkStart w:id="22" w:name="_Toc120468742"/>
      <w:r>
        <w:lastRenderedPageBreak/>
        <w:t>Usecase Descriptions</w:t>
      </w:r>
      <w:bookmarkEnd w:id="22"/>
    </w:p>
    <w:p w14:paraId="31EE2BF1" w14:textId="4D0939BE" w:rsidR="00726FF4" w:rsidRDefault="0008280F" w:rsidP="00087FC4">
      <w:pPr>
        <w:spacing w:line="240" w:lineRule="auto"/>
        <w:jc w:val="center"/>
        <w:rPr>
          <w:rFonts w:ascii="Times New Roman" w:hAnsi="Times New Roman" w:cs="Times New Roman"/>
          <w:sz w:val="24"/>
          <w:szCs w:val="24"/>
        </w:rPr>
      </w:pPr>
      <w:r w:rsidRPr="0008280F">
        <w:rPr>
          <w:rFonts w:ascii="Times New Roman" w:hAnsi="Times New Roman" w:cs="Times New Roman"/>
          <w:sz w:val="24"/>
          <w:szCs w:val="24"/>
        </w:rPr>
        <w:t>Table 9.1 – Use case description</w:t>
      </w:r>
      <w:r>
        <w:rPr>
          <w:rFonts w:ascii="Times New Roman" w:hAnsi="Times New Roman" w:cs="Times New Roman"/>
          <w:sz w:val="24"/>
          <w:szCs w:val="24"/>
        </w:rPr>
        <w:t xml:space="preserve"> UC:</w:t>
      </w:r>
      <w:r w:rsidR="00096BE0">
        <w:rPr>
          <w:rFonts w:ascii="Times New Roman" w:hAnsi="Times New Roman" w:cs="Times New Roman"/>
          <w:sz w:val="24"/>
          <w:szCs w:val="24"/>
        </w:rPr>
        <w:t>0</w:t>
      </w:r>
      <w:r w:rsidR="00087FC4">
        <w:rPr>
          <w:rFonts w:ascii="Times New Roman" w:hAnsi="Times New Roman" w:cs="Times New Roman"/>
          <w:sz w:val="24"/>
          <w:szCs w:val="24"/>
        </w:rPr>
        <w:t>7</w:t>
      </w:r>
    </w:p>
    <w:tbl>
      <w:tblPr>
        <w:tblStyle w:val="TableGrid"/>
        <w:tblW w:w="0" w:type="auto"/>
        <w:tblLook w:val="04A0" w:firstRow="1" w:lastRow="0" w:firstColumn="1" w:lastColumn="0" w:noHBand="0" w:noVBand="1"/>
      </w:tblPr>
      <w:tblGrid>
        <w:gridCol w:w="2155"/>
        <w:gridCol w:w="3510"/>
        <w:gridCol w:w="3685"/>
      </w:tblGrid>
      <w:tr w:rsidR="0008280F" w14:paraId="3470624C" w14:textId="77777777" w:rsidTr="00EE224A">
        <w:tc>
          <w:tcPr>
            <w:tcW w:w="2155" w:type="dxa"/>
            <w:shd w:val="clear" w:color="auto" w:fill="F2F2F2" w:themeFill="background1" w:themeFillShade="F2"/>
          </w:tcPr>
          <w:p w14:paraId="3A096D5A" w14:textId="03B982B1"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sidR="00EE224A">
              <w:rPr>
                <w:rFonts w:ascii="Times New Roman" w:hAnsi="Times New Roman" w:cs="Times New Roman"/>
                <w:sz w:val="24"/>
                <w:szCs w:val="24"/>
              </w:rPr>
              <w:t xml:space="preserve"> Name</w:t>
            </w:r>
          </w:p>
        </w:tc>
        <w:tc>
          <w:tcPr>
            <w:tcW w:w="7195" w:type="dxa"/>
            <w:gridSpan w:val="2"/>
          </w:tcPr>
          <w:p w14:paraId="16B4E2E0" w14:textId="791D8664" w:rsidR="0008280F" w:rsidRDefault="00833458"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08280F" w14:paraId="23DDCF30" w14:textId="77777777" w:rsidTr="00EE224A">
        <w:tc>
          <w:tcPr>
            <w:tcW w:w="2155" w:type="dxa"/>
            <w:shd w:val="clear" w:color="auto" w:fill="F2F2F2" w:themeFill="background1" w:themeFillShade="F2"/>
          </w:tcPr>
          <w:p w14:paraId="5677DCEB" w14:textId="16EB4050" w:rsidR="0008280F" w:rsidRPr="00F6108A" w:rsidRDefault="00EE224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0008280F" w:rsidRPr="00F6108A">
              <w:rPr>
                <w:rFonts w:ascii="Times New Roman" w:hAnsi="Times New Roman" w:cs="Times New Roman"/>
                <w:sz w:val="24"/>
                <w:szCs w:val="24"/>
              </w:rPr>
              <w:t>Id</w:t>
            </w:r>
          </w:p>
        </w:tc>
        <w:tc>
          <w:tcPr>
            <w:tcW w:w="7195" w:type="dxa"/>
            <w:gridSpan w:val="2"/>
          </w:tcPr>
          <w:p w14:paraId="4F62FF02" w14:textId="7ED650DD" w:rsidR="0008280F" w:rsidRDefault="00833458"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UC:0</w:t>
            </w:r>
            <w:r w:rsidR="00ED7111">
              <w:rPr>
                <w:rFonts w:ascii="Times New Roman" w:hAnsi="Times New Roman" w:cs="Times New Roman"/>
                <w:sz w:val="24"/>
                <w:szCs w:val="24"/>
              </w:rPr>
              <w:t>7</w:t>
            </w:r>
          </w:p>
        </w:tc>
      </w:tr>
      <w:tr w:rsidR="0008280F" w14:paraId="34D9F2A4" w14:textId="77777777" w:rsidTr="00EE224A">
        <w:tc>
          <w:tcPr>
            <w:tcW w:w="2155" w:type="dxa"/>
            <w:shd w:val="clear" w:color="auto" w:fill="F2F2F2" w:themeFill="background1" w:themeFillShade="F2"/>
          </w:tcPr>
          <w:p w14:paraId="0F6227A7" w14:textId="612BE546"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4397E285" w14:textId="3C0EAF5F" w:rsidR="0008280F" w:rsidRDefault="00833458"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w:t>
            </w:r>
            <w:r w:rsidR="00B37A6C">
              <w:rPr>
                <w:rFonts w:ascii="Times New Roman" w:hAnsi="Times New Roman" w:cs="Times New Roman"/>
                <w:sz w:val="24"/>
                <w:szCs w:val="24"/>
              </w:rPr>
              <w:t>’s end</w:t>
            </w:r>
            <w:r>
              <w:rPr>
                <w:rFonts w:ascii="Times New Roman" w:hAnsi="Times New Roman" w:cs="Times New Roman"/>
                <w:sz w:val="24"/>
                <w:szCs w:val="24"/>
              </w:rPr>
              <w:t>.</w:t>
            </w:r>
          </w:p>
        </w:tc>
      </w:tr>
      <w:tr w:rsidR="0008280F" w14:paraId="7BB6FB05" w14:textId="77777777" w:rsidTr="00EE224A">
        <w:tc>
          <w:tcPr>
            <w:tcW w:w="2155" w:type="dxa"/>
            <w:shd w:val="clear" w:color="auto" w:fill="F2F2F2" w:themeFill="background1" w:themeFillShade="F2"/>
          </w:tcPr>
          <w:p w14:paraId="7A265B86" w14:textId="65EF5C73"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C921832" w14:textId="6E18D411" w:rsidR="0008280F" w:rsidRDefault="00B37A6C"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08280F" w14:paraId="6B451DDC" w14:textId="77777777" w:rsidTr="00EE224A">
        <w:tc>
          <w:tcPr>
            <w:tcW w:w="2155" w:type="dxa"/>
            <w:shd w:val="clear" w:color="auto" w:fill="F2F2F2" w:themeFill="background1" w:themeFillShade="F2"/>
          </w:tcPr>
          <w:p w14:paraId="01907583" w14:textId="0BB107F4"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1DF8C25D" w14:textId="2974CA77" w:rsidR="0008280F" w:rsidRDefault="00EB2576" w:rsidP="0008280F">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F6108A" w14:paraId="1D01ADA1" w14:textId="77777777" w:rsidTr="00EE224A">
        <w:tc>
          <w:tcPr>
            <w:tcW w:w="2155" w:type="dxa"/>
            <w:shd w:val="clear" w:color="auto" w:fill="F2F2F2" w:themeFill="background1" w:themeFillShade="F2"/>
          </w:tcPr>
          <w:p w14:paraId="67AEE180" w14:textId="65797723" w:rsidR="00F6108A" w:rsidRPr="00F6108A" w:rsidRDefault="00F6108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B0DD719" w14:textId="7A1FB513" w:rsidR="00F6108A" w:rsidRDefault="00F6108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F6108A" w14:paraId="1F90890B" w14:textId="77777777" w:rsidTr="00EE224A">
        <w:trPr>
          <w:trHeight w:val="566"/>
        </w:trPr>
        <w:tc>
          <w:tcPr>
            <w:tcW w:w="2155" w:type="dxa"/>
            <w:shd w:val="clear" w:color="auto" w:fill="F2F2F2" w:themeFill="background1" w:themeFillShade="F2"/>
          </w:tcPr>
          <w:p w14:paraId="63864B5A" w14:textId="129E7EF7" w:rsidR="00F6108A" w:rsidRPr="00F6108A" w:rsidRDefault="00F6108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205B228" w14:textId="13DA71BA" w:rsidR="00F6108A" w:rsidRDefault="00087FC4"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UC</w:t>
            </w:r>
            <w:r w:rsidR="00FC20EC">
              <w:rPr>
                <w:rFonts w:ascii="Times New Roman" w:hAnsi="Times New Roman" w:cs="Times New Roman"/>
                <w:sz w:val="24"/>
                <w:szCs w:val="24"/>
              </w:rPr>
              <w:t>10</w:t>
            </w:r>
            <w:r w:rsidR="009829BA">
              <w:rPr>
                <w:rFonts w:ascii="Times New Roman" w:hAnsi="Times New Roman" w:cs="Times New Roman"/>
                <w:sz w:val="24"/>
                <w:szCs w:val="24"/>
              </w:rPr>
              <w:t xml:space="preserve">, </w:t>
            </w:r>
            <w:r w:rsidR="00370F1D">
              <w:rPr>
                <w:rFonts w:ascii="Times New Roman" w:hAnsi="Times New Roman" w:cs="Times New Roman"/>
                <w:sz w:val="24"/>
                <w:szCs w:val="24"/>
              </w:rPr>
              <w:t>UC0</w:t>
            </w:r>
            <w:r w:rsidR="00FC20EC">
              <w:rPr>
                <w:rFonts w:ascii="Times New Roman" w:hAnsi="Times New Roman" w:cs="Times New Roman"/>
                <w:sz w:val="24"/>
                <w:szCs w:val="24"/>
              </w:rPr>
              <w:t>2</w:t>
            </w:r>
          </w:p>
        </w:tc>
      </w:tr>
      <w:tr w:rsidR="0008280F" w14:paraId="2F3C981B" w14:textId="77777777" w:rsidTr="00EE224A">
        <w:tc>
          <w:tcPr>
            <w:tcW w:w="2155" w:type="dxa"/>
            <w:shd w:val="clear" w:color="auto" w:fill="F2F2F2" w:themeFill="background1" w:themeFillShade="F2"/>
          </w:tcPr>
          <w:p w14:paraId="4A4D720C" w14:textId="2277AB76"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181D185E" w14:textId="2B9341B8" w:rsidR="0008280F" w:rsidRDefault="00EB2576"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user </w:t>
            </w:r>
            <w:r w:rsidR="00EE224A">
              <w:rPr>
                <w:rFonts w:ascii="Times New Roman" w:hAnsi="Times New Roman" w:cs="Times New Roman"/>
                <w:sz w:val="24"/>
                <w:szCs w:val="24"/>
              </w:rPr>
              <w:t>selects</w:t>
            </w:r>
            <w:r>
              <w:rPr>
                <w:rFonts w:ascii="Times New Roman" w:hAnsi="Times New Roman" w:cs="Times New Roman"/>
                <w:sz w:val="24"/>
                <w:szCs w:val="24"/>
              </w:rPr>
              <w:t xml:space="preserve"> to summarize a given customer/user review text.</w:t>
            </w:r>
          </w:p>
        </w:tc>
      </w:tr>
      <w:tr w:rsidR="00731EE7" w14:paraId="14E6B460" w14:textId="77777777" w:rsidTr="00FC20EC">
        <w:trPr>
          <w:trHeight w:val="210"/>
        </w:trPr>
        <w:tc>
          <w:tcPr>
            <w:tcW w:w="2155" w:type="dxa"/>
            <w:vMerge w:val="restart"/>
            <w:shd w:val="clear" w:color="auto" w:fill="F2F2F2" w:themeFill="background1" w:themeFillShade="F2"/>
          </w:tcPr>
          <w:p w14:paraId="6370C7C5" w14:textId="389112BA" w:rsidR="00731EE7" w:rsidRPr="00F6108A" w:rsidRDefault="00731EE7"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51C33B02" w14:textId="05477FBE" w:rsidR="00731EE7" w:rsidRPr="00A440FF" w:rsidRDefault="00731EE7" w:rsidP="00A440FF">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78ACB69E" w14:textId="7A8BC236" w:rsidR="00731EE7" w:rsidRPr="00A440FF" w:rsidRDefault="00731EE7" w:rsidP="00731E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731EE7" w14:paraId="6B44EC4C" w14:textId="77777777" w:rsidTr="00FC20EC">
        <w:trPr>
          <w:trHeight w:val="210"/>
        </w:trPr>
        <w:tc>
          <w:tcPr>
            <w:tcW w:w="2155" w:type="dxa"/>
            <w:vMerge/>
            <w:shd w:val="clear" w:color="auto" w:fill="F2F2F2" w:themeFill="background1" w:themeFillShade="F2"/>
          </w:tcPr>
          <w:p w14:paraId="4E7D061B" w14:textId="77777777" w:rsidR="00731EE7" w:rsidRPr="00F6108A" w:rsidRDefault="00731EE7" w:rsidP="0008280F">
            <w:pPr>
              <w:spacing w:line="360" w:lineRule="auto"/>
              <w:jc w:val="both"/>
              <w:rPr>
                <w:rFonts w:ascii="Times New Roman" w:hAnsi="Times New Roman" w:cs="Times New Roman"/>
                <w:sz w:val="24"/>
                <w:szCs w:val="24"/>
              </w:rPr>
            </w:pPr>
          </w:p>
        </w:tc>
        <w:tc>
          <w:tcPr>
            <w:tcW w:w="3510" w:type="dxa"/>
          </w:tcPr>
          <w:p w14:paraId="7EB535B0" w14:textId="77777777" w:rsidR="00731EE7" w:rsidRDefault="00731EE7" w:rsidP="00731EE7">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2D600E1B" w14:textId="0BC24E33" w:rsidR="00731EE7" w:rsidRPr="00731EE7" w:rsidRDefault="00731EE7" w:rsidP="00731EE7">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3BC64C32" w14:textId="77777777" w:rsidR="00A440FF" w:rsidRDefault="00A440FF" w:rsidP="00A440F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066CCEA" w14:textId="554E98C6" w:rsidR="00731EE7" w:rsidRDefault="00A440FF" w:rsidP="00A440F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3B5C6042" w14:textId="737BF34D" w:rsidR="00A440FF" w:rsidRDefault="00A440FF" w:rsidP="00A440F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7531CBC7" w14:textId="0C91D5DF" w:rsidR="00A440FF" w:rsidRDefault="00A440FF" w:rsidP="00A440FF">
            <w:pPr>
              <w:pStyle w:val="ListParagraph"/>
              <w:numPr>
                <w:ilvl w:val="0"/>
                <w:numId w:val="19"/>
              </w:numPr>
              <w:spacing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5909E28C" w14:textId="213C9C4D" w:rsidR="00A440FF" w:rsidRPr="00731EE7" w:rsidRDefault="00A440FF" w:rsidP="00A440F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08280F" w14:paraId="0AD240DA" w14:textId="77777777" w:rsidTr="00EE224A">
        <w:tc>
          <w:tcPr>
            <w:tcW w:w="2155" w:type="dxa"/>
            <w:shd w:val="clear" w:color="auto" w:fill="F2F2F2" w:themeFill="background1" w:themeFillShade="F2"/>
          </w:tcPr>
          <w:p w14:paraId="58F1FDF2" w14:textId="4BC9BB64" w:rsidR="0008280F" w:rsidRPr="00F6108A" w:rsidRDefault="00EE224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56A81FA1" w14:textId="60CF2E12" w:rsidR="0008280F" w:rsidRDefault="00731EE7"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EE224A" w14:paraId="1D4D393B" w14:textId="77777777" w:rsidTr="00EE224A">
        <w:tc>
          <w:tcPr>
            <w:tcW w:w="2155" w:type="dxa"/>
            <w:shd w:val="clear" w:color="auto" w:fill="F2F2F2" w:themeFill="background1" w:themeFillShade="F2"/>
          </w:tcPr>
          <w:p w14:paraId="13B9D54B" w14:textId="72B372AA" w:rsidR="00EE224A" w:rsidRDefault="00EE224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B38637A" w14:textId="58F92115" w:rsidR="00EE224A" w:rsidRDefault="00731EE7"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EE224A" w14:paraId="454669CC" w14:textId="77777777" w:rsidTr="00EE224A">
        <w:tc>
          <w:tcPr>
            <w:tcW w:w="2155" w:type="dxa"/>
            <w:shd w:val="clear" w:color="auto" w:fill="F2F2F2" w:themeFill="background1" w:themeFillShade="F2"/>
          </w:tcPr>
          <w:p w14:paraId="03645F0E" w14:textId="654604E3" w:rsidR="00EE224A" w:rsidRDefault="00EE224A" w:rsidP="00EE224A">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3C9F45D2" w14:textId="4A366B8E" w:rsidR="00EE224A" w:rsidRDefault="00EE224A" w:rsidP="00EE22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2548CAB1" w14:textId="2EB5943F" w:rsidR="00096BE0" w:rsidRDefault="00096BE0" w:rsidP="001D71CF">
      <w:pPr>
        <w:spacing w:line="240" w:lineRule="auto"/>
        <w:jc w:val="center"/>
        <w:rPr>
          <w:rFonts w:ascii="Times New Roman" w:hAnsi="Times New Roman" w:cs="Times New Roman"/>
          <w:sz w:val="24"/>
          <w:szCs w:val="24"/>
        </w:rPr>
      </w:pPr>
      <w:r w:rsidRPr="0008280F">
        <w:rPr>
          <w:rFonts w:ascii="Times New Roman" w:hAnsi="Times New Roman" w:cs="Times New Roman"/>
          <w:sz w:val="24"/>
          <w:szCs w:val="24"/>
        </w:rPr>
        <w:lastRenderedPageBreak/>
        <w:t>Table 9.</w:t>
      </w:r>
      <w:r>
        <w:rPr>
          <w:rFonts w:ascii="Times New Roman" w:hAnsi="Times New Roman" w:cs="Times New Roman"/>
          <w:sz w:val="24"/>
          <w:szCs w:val="24"/>
        </w:rPr>
        <w:t>2</w:t>
      </w:r>
      <w:r w:rsidRPr="0008280F">
        <w:rPr>
          <w:rFonts w:ascii="Times New Roman" w:hAnsi="Times New Roman" w:cs="Times New Roman"/>
          <w:sz w:val="24"/>
          <w:szCs w:val="24"/>
        </w:rPr>
        <w:t xml:space="preserve"> – Use case description</w:t>
      </w:r>
      <w:r>
        <w:rPr>
          <w:rFonts w:ascii="Times New Roman" w:hAnsi="Times New Roman" w:cs="Times New Roman"/>
          <w:sz w:val="24"/>
          <w:szCs w:val="24"/>
        </w:rPr>
        <w:t xml:space="preserve"> UC:0</w:t>
      </w:r>
      <w:r w:rsidR="00087FC4">
        <w:rPr>
          <w:rFonts w:ascii="Times New Roman" w:hAnsi="Times New Roman" w:cs="Times New Roman"/>
          <w:sz w:val="24"/>
          <w:szCs w:val="24"/>
        </w:rPr>
        <w:t>3</w:t>
      </w:r>
    </w:p>
    <w:tbl>
      <w:tblPr>
        <w:tblStyle w:val="TableGrid"/>
        <w:tblW w:w="0" w:type="auto"/>
        <w:tblLook w:val="04A0" w:firstRow="1" w:lastRow="0" w:firstColumn="1" w:lastColumn="0" w:noHBand="0" w:noVBand="1"/>
      </w:tblPr>
      <w:tblGrid>
        <w:gridCol w:w="2155"/>
        <w:gridCol w:w="3597"/>
        <w:gridCol w:w="3598"/>
      </w:tblGrid>
      <w:tr w:rsidR="00D0047E" w14:paraId="54215DFC" w14:textId="77777777" w:rsidTr="00901D36">
        <w:tc>
          <w:tcPr>
            <w:tcW w:w="2155" w:type="dxa"/>
            <w:shd w:val="clear" w:color="auto" w:fill="F2F2F2" w:themeFill="background1" w:themeFillShade="F2"/>
          </w:tcPr>
          <w:p w14:paraId="1D7A6E97"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CF167A0" w14:textId="4745D272" w:rsidR="00D0047E" w:rsidRDefault="00FC20EC"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D0047E" w14:paraId="31498C43" w14:textId="77777777" w:rsidTr="00901D36">
        <w:tc>
          <w:tcPr>
            <w:tcW w:w="2155" w:type="dxa"/>
            <w:shd w:val="clear" w:color="auto" w:fill="F2F2F2" w:themeFill="background1" w:themeFillShade="F2"/>
          </w:tcPr>
          <w:p w14:paraId="1F1F65F0" w14:textId="77777777" w:rsidR="00D0047E" w:rsidRPr="00F6108A"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1296766A" w14:textId="5352DB9A"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UC:0</w:t>
            </w:r>
            <w:r w:rsidR="00ED7111">
              <w:rPr>
                <w:rFonts w:ascii="Times New Roman" w:hAnsi="Times New Roman" w:cs="Times New Roman"/>
                <w:sz w:val="24"/>
                <w:szCs w:val="24"/>
              </w:rPr>
              <w:t>3</w:t>
            </w:r>
          </w:p>
        </w:tc>
      </w:tr>
      <w:tr w:rsidR="00D0047E" w14:paraId="4482E14B" w14:textId="77777777" w:rsidTr="00901D36">
        <w:tc>
          <w:tcPr>
            <w:tcW w:w="2155" w:type="dxa"/>
            <w:shd w:val="clear" w:color="auto" w:fill="F2F2F2" w:themeFill="background1" w:themeFillShade="F2"/>
          </w:tcPr>
          <w:p w14:paraId="6D96B251"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4943AE4F" w14:textId="1C4E1772"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D0047E" w14:paraId="05B79E2E" w14:textId="77777777" w:rsidTr="00901D36">
        <w:tc>
          <w:tcPr>
            <w:tcW w:w="2155" w:type="dxa"/>
            <w:shd w:val="clear" w:color="auto" w:fill="F2F2F2" w:themeFill="background1" w:themeFillShade="F2"/>
          </w:tcPr>
          <w:p w14:paraId="6C09D6DB"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50847CE1" w14:textId="12A762EF"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D0047E" w14:paraId="513D7130" w14:textId="77777777" w:rsidTr="00901D36">
        <w:tc>
          <w:tcPr>
            <w:tcW w:w="2155" w:type="dxa"/>
            <w:shd w:val="clear" w:color="auto" w:fill="F2F2F2" w:themeFill="background1" w:themeFillShade="F2"/>
          </w:tcPr>
          <w:p w14:paraId="703C0766"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9F4D934" w14:textId="43EC91D3"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ctor should be a Domain Specific User and have </w:t>
            </w:r>
            <w:r w:rsidR="009829BA">
              <w:rPr>
                <w:rFonts w:ascii="Times New Roman" w:hAnsi="Times New Roman" w:cs="Times New Roman"/>
                <w:sz w:val="24"/>
                <w:szCs w:val="24"/>
              </w:rPr>
              <w:t>an</w:t>
            </w:r>
            <w:r>
              <w:rPr>
                <w:rFonts w:ascii="Times New Roman" w:hAnsi="Times New Roman" w:cs="Times New Roman"/>
                <w:sz w:val="24"/>
                <w:szCs w:val="24"/>
              </w:rPr>
              <w:t xml:space="preserve"> account created.</w:t>
            </w:r>
          </w:p>
        </w:tc>
      </w:tr>
      <w:tr w:rsidR="00D0047E" w14:paraId="149FFD24" w14:textId="77777777" w:rsidTr="00901D36">
        <w:tc>
          <w:tcPr>
            <w:tcW w:w="2155" w:type="dxa"/>
            <w:shd w:val="clear" w:color="auto" w:fill="F2F2F2" w:themeFill="background1" w:themeFillShade="F2"/>
          </w:tcPr>
          <w:p w14:paraId="3D2C1B59" w14:textId="77777777" w:rsidR="00D0047E" w:rsidRPr="00F6108A"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0220829" w14:textId="7777777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D0047E" w14:paraId="00A549E7" w14:textId="77777777" w:rsidTr="00901D36">
        <w:trPr>
          <w:trHeight w:val="566"/>
        </w:trPr>
        <w:tc>
          <w:tcPr>
            <w:tcW w:w="2155" w:type="dxa"/>
            <w:shd w:val="clear" w:color="auto" w:fill="F2F2F2" w:themeFill="background1" w:themeFillShade="F2"/>
          </w:tcPr>
          <w:p w14:paraId="58BF054D" w14:textId="77777777" w:rsidR="00D0047E" w:rsidRPr="00F6108A"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33B2FCB" w14:textId="12ECEBA5" w:rsidR="00D0047E" w:rsidRDefault="00370F1D"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UC0</w:t>
            </w:r>
            <w:r w:rsidR="00FC20EC">
              <w:rPr>
                <w:rFonts w:ascii="Times New Roman" w:hAnsi="Times New Roman" w:cs="Times New Roman"/>
                <w:sz w:val="24"/>
                <w:szCs w:val="24"/>
              </w:rPr>
              <w:t>5</w:t>
            </w:r>
            <w:r>
              <w:rPr>
                <w:rFonts w:ascii="Times New Roman" w:hAnsi="Times New Roman" w:cs="Times New Roman"/>
                <w:sz w:val="24"/>
                <w:szCs w:val="24"/>
              </w:rPr>
              <w:t>, UC0</w:t>
            </w:r>
            <w:r w:rsidR="00FC20EC">
              <w:rPr>
                <w:rFonts w:ascii="Times New Roman" w:hAnsi="Times New Roman" w:cs="Times New Roman"/>
                <w:sz w:val="24"/>
                <w:szCs w:val="24"/>
              </w:rPr>
              <w:t>6</w:t>
            </w:r>
            <w:r>
              <w:rPr>
                <w:rFonts w:ascii="Times New Roman" w:hAnsi="Times New Roman" w:cs="Times New Roman"/>
                <w:sz w:val="24"/>
                <w:szCs w:val="24"/>
              </w:rPr>
              <w:t>, UC0</w:t>
            </w:r>
            <w:r w:rsidR="00FC20EC">
              <w:rPr>
                <w:rFonts w:ascii="Times New Roman" w:hAnsi="Times New Roman" w:cs="Times New Roman"/>
                <w:sz w:val="24"/>
                <w:szCs w:val="24"/>
              </w:rPr>
              <w:t>7</w:t>
            </w:r>
          </w:p>
        </w:tc>
      </w:tr>
      <w:tr w:rsidR="00D0047E" w14:paraId="0BD1CA41" w14:textId="77777777" w:rsidTr="00901D36">
        <w:tc>
          <w:tcPr>
            <w:tcW w:w="2155" w:type="dxa"/>
            <w:shd w:val="clear" w:color="auto" w:fill="F2F2F2" w:themeFill="background1" w:themeFillShade="F2"/>
          </w:tcPr>
          <w:p w14:paraId="6010DD83"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20EC615" w14:textId="69421650" w:rsidR="00D0047E" w:rsidRDefault="009829BA"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D0047E" w14:paraId="6D9F3D71" w14:textId="77777777" w:rsidTr="00901D36">
        <w:trPr>
          <w:trHeight w:val="210"/>
        </w:trPr>
        <w:tc>
          <w:tcPr>
            <w:tcW w:w="2155" w:type="dxa"/>
            <w:vMerge w:val="restart"/>
            <w:shd w:val="clear" w:color="auto" w:fill="F2F2F2" w:themeFill="background1" w:themeFillShade="F2"/>
          </w:tcPr>
          <w:p w14:paraId="0A48E30E"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293B467A" w14:textId="77777777" w:rsidR="00D0047E" w:rsidRPr="00A440FF" w:rsidRDefault="00D0047E" w:rsidP="00901D36">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620B7BF4" w14:textId="77777777" w:rsidR="00D0047E" w:rsidRPr="00A440FF" w:rsidRDefault="00D0047E" w:rsidP="00901D36">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D0047E" w14:paraId="19290414" w14:textId="77777777" w:rsidTr="00901D36">
        <w:trPr>
          <w:trHeight w:val="210"/>
        </w:trPr>
        <w:tc>
          <w:tcPr>
            <w:tcW w:w="2155" w:type="dxa"/>
            <w:vMerge/>
            <w:shd w:val="clear" w:color="auto" w:fill="F2F2F2" w:themeFill="background1" w:themeFillShade="F2"/>
          </w:tcPr>
          <w:p w14:paraId="11051748" w14:textId="77777777" w:rsidR="00D0047E" w:rsidRPr="00F6108A" w:rsidRDefault="00D0047E" w:rsidP="00901D36">
            <w:pPr>
              <w:spacing w:line="360" w:lineRule="auto"/>
              <w:jc w:val="both"/>
              <w:rPr>
                <w:rFonts w:ascii="Times New Roman" w:hAnsi="Times New Roman" w:cs="Times New Roman"/>
                <w:sz w:val="24"/>
                <w:szCs w:val="24"/>
              </w:rPr>
            </w:pPr>
          </w:p>
        </w:tc>
        <w:tc>
          <w:tcPr>
            <w:tcW w:w="3597" w:type="dxa"/>
          </w:tcPr>
          <w:p w14:paraId="0B5AE91F" w14:textId="2FE826AF" w:rsidR="00D0047E"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39ADF413" w14:textId="144D0C39" w:rsidR="00D0047E" w:rsidRPr="00731EE7" w:rsidRDefault="00D0047E"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w:t>
            </w:r>
            <w:r w:rsidR="009829BA">
              <w:rPr>
                <w:rFonts w:ascii="Times New Roman" w:hAnsi="Times New Roman" w:cs="Times New Roman"/>
                <w:sz w:val="24"/>
                <w:szCs w:val="24"/>
              </w:rPr>
              <w:t>Perform model retraining</w:t>
            </w:r>
            <w:r>
              <w:rPr>
                <w:rFonts w:ascii="Times New Roman" w:hAnsi="Times New Roman" w:cs="Times New Roman"/>
                <w:sz w:val="24"/>
                <w:szCs w:val="24"/>
              </w:rPr>
              <w:t>” from the GUI</w:t>
            </w:r>
          </w:p>
        </w:tc>
        <w:tc>
          <w:tcPr>
            <w:tcW w:w="3598" w:type="dxa"/>
          </w:tcPr>
          <w:p w14:paraId="0B9B4D92" w14:textId="77777777" w:rsidR="00D0047E"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6996A2D" w14:textId="77777777" w:rsidR="009829BA"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54BFCFBD" w14:textId="77777777" w:rsidR="009829BA"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2A946E48" w14:textId="77777777" w:rsidR="009829BA"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367E8C34" w14:textId="77777777" w:rsidR="009829BA"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01B5090E" w14:textId="3277C00D" w:rsidR="009829BA" w:rsidRPr="00731EE7"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D0047E" w14:paraId="552D2736" w14:textId="77777777" w:rsidTr="00901D36">
        <w:tc>
          <w:tcPr>
            <w:tcW w:w="2155" w:type="dxa"/>
            <w:shd w:val="clear" w:color="auto" w:fill="F2F2F2" w:themeFill="background1" w:themeFillShade="F2"/>
          </w:tcPr>
          <w:p w14:paraId="558E2A44" w14:textId="77777777" w:rsidR="00D0047E" w:rsidRPr="00F6108A"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9F8499F" w14:textId="7777777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D0047E" w14:paraId="4735E9CA" w14:textId="77777777" w:rsidTr="00901D36">
        <w:tc>
          <w:tcPr>
            <w:tcW w:w="2155" w:type="dxa"/>
            <w:shd w:val="clear" w:color="auto" w:fill="F2F2F2" w:themeFill="background1" w:themeFillShade="F2"/>
          </w:tcPr>
          <w:p w14:paraId="40462346" w14:textId="7777777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gridSpan w:val="2"/>
          </w:tcPr>
          <w:p w14:paraId="5DC41A68" w14:textId="7777777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D0047E" w14:paraId="240A01F6" w14:textId="77777777" w:rsidTr="00901D36">
        <w:tc>
          <w:tcPr>
            <w:tcW w:w="2155" w:type="dxa"/>
            <w:shd w:val="clear" w:color="auto" w:fill="F2F2F2" w:themeFill="background1" w:themeFillShade="F2"/>
          </w:tcPr>
          <w:p w14:paraId="7A56B455" w14:textId="77777777" w:rsidR="00D0047E"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6B512BCB" w14:textId="4554D59D"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w:t>
            </w:r>
            <w:r w:rsidR="009829BA">
              <w:rPr>
                <w:rFonts w:ascii="Times New Roman" w:hAnsi="Times New Roman" w:cs="Times New Roman"/>
                <w:sz w:val="24"/>
                <w:szCs w:val="24"/>
              </w:rPr>
              <w:t>The user will be able to see the recent status of the model if the retraining is successful or failed</w:t>
            </w:r>
          </w:p>
        </w:tc>
      </w:tr>
    </w:tbl>
    <w:p w14:paraId="5B911710" w14:textId="77777777" w:rsidR="00726FF4" w:rsidRDefault="00726FF4" w:rsidP="00726FF4"/>
    <w:p w14:paraId="6BBDAB04" w14:textId="3DBD07A3" w:rsidR="00726FF4" w:rsidRDefault="001D71CF" w:rsidP="00096BE0">
      <w:pPr>
        <w:pStyle w:val="Heading1"/>
        <w:numPr>
          <w:ilvl w:val="0"/>
          <w:numId w:val="15"/>
        </w:numPr>
        <w:spacing w:line="360" w:lineRule="auto"/>
      </w:pPr>
      <w:bookmarkStart w:id="23" w:name="_Toc120468743"/>
      <w:r>
        <w:t>Requirements</w:t>
      </w:r>
      <w:bookmarkEnd w:id="23"/>
    </w:p>
    <w:p w14:paraId="27FBF11B" w14:textId="5574FAF3" w:rsidR="00726FF4" w:rsidRPr="001D71CF" w:rsidRDefault="00726FF4" w:rsidP="00096BE0">
      <w:pPr>
        <w:pStyle w:val="Heading2"/>
        <w:spacing w:line="360" w:lineRule="auto"/>
        <w:rPr>
          <w:b/>
        </w:rPr>
      </w:pPr>
      <w:bookmarkStart w:id="24" w:name="_Toc120468744"/>
      <w:r w:rsidRPr="001D71CF">
        <w:rPr>
          <w:b/>
        </w:rPr>
        <w:t>10.1 Functional Requirements</w:t>
      </w:r>
      <w:bookmarkEnd w:id="24"/>
      <w:r w:rsidRPr="001D71CF">
        <w:rPr>
          <w:b/>
        </w:rPr>
        <w:t xml:space="preserve"> </w:t>
      </w:r>
    </w:p>
    <w:p w14:paraId="24385C2E" w14:textId="03CC2242" w:rsidR="00726FF4" w:rsidRDefault="00096BE0" w:rsidP="00096BE0">
      <w:pPr>
        <w:jc w:val="both"/>
        <w:rPr>
          <w:rFonts w:ascii="Times New Roman" w:hAnsi="Times New Roman" w:cs="Times New Roman"/>
          <w:sz w:val="24"/>
          <w:szCs w:val="24"/>
        </w:rPr>
      </w:pPr>
      <w:r w:rsidRPr="00096BE0">
        <w:rPr>
          <w:rFonts w:ascii="Times New Roman" w:hAnsi="Times New Roman" w:cs="Times New Roman"/>
          <w:sz w:val="24"/>
          <w:szCs w:val="24"/>
        </w:rPr>
        <w:t>Based on the significance of the system demands, the MoSCoW approach was utilized to identify their priority levels.</w:t>
      </w:r>
    </w:p>
    <w:p w14:paraId="494AF99F" w14:textId="77C45BAF" w:rsidR="00096BE0" w:rsidRDefault="00096BE0" w:rsidP="00087FC4">
      <w:pPr>
        <w:spacing w:line="240" w:lineRule="auto"/>
        <w:jc w:val="center"/>
        <w:rPr>
          <w:rFonts w:ascii="Times New Roman" w:hAnsi="Times New Roman" w:cs="Times New Roman"/>
          <w:sz w:val="24"/>
          <w:szCs w:val="24"/>
        </w:rPr>
      </w:pPr>
      <w:r>
        <w:rPr>
          <w:rFonts w:ascii="Times New Roman" w:hAnsi="Times New Roman" w:cs="Times New Roman"/>
          <w:sz w:val="24"/>
          <w:szCs w:val="24"/>
        </w:rPr>
        <w:t>Table 10.1 – Priority Levels</w:t>
      </w:r>
    </w:p>
    <w:tbl>
      <w:tblPr>
        <w:tblStyle w:val="TableGrid"/>
        <w:tblW w:w="0" w:type="auto"/>
        <w:tblLook w:val="04A0" w:firstRow="1" w:lastRow="0" w:firstColumn="1" w:lastColumn="0" w:noHBand="0" w:noVBand="1"/>
      </w:tblPr>
      <w:tblGrid>
        <w:gridCol w:w="2335"/>
        <w:gridCol w:w="7015"/>
      </w:tblGrid>
      <w:tr w:rsidR="00096BE0" w14:paraId="5F1A9AA4" w14:textId="77777777" w:rsidTr="00C202E9">
        <w:tc>
          <w:tcPr>
            <w:tcW w:w="2335" w:type="dxa"/>
            <w:shd w:val="clear" w:color="auto" w:fill="F2F2F2" w:themeFill="background1" w:themeFillShade="F2"/>
          </w:tcPr>
          <w:p w14:paraId="1DC2182C" w14:textId="6979FAAA" w:rsidR="00096BE0" w:rsidRPr="00C202E9" w:rsidRDefault="00096BE0" w:rsidP="00096BE0">
            <w:pPr>
              <w:spacing w:line="360" w:lineRule="auto"/>
              <w:jc w:val="both"/>
              <w:rPr>
                <w:rFonts w:ascii="Times New Roman" w:hAnsi="Times New Roman" w:cs="Times New Roman"/>
                <w:b/>
                <w:sz w:val="24"/>
                <w:szCs w:val="24"/>
              </w:rPr>
            </w:pPr>
            <w:r w:rsidRPr="00C202E9">
              <w:rPr>
                <w:rFonts w:ascii="Times New Roman" w:hAnsi="Times New Roman" w:cs="Times New Roman"/>
                <w:b/>
                <w:sz w:val="24"/>
                <w:szCs w:val="24"/>
              </w:rPr>
              <w:t>Priority Level</w:t>
            </w:r>
          </w:p>
        </w:tc>
        <w:tc>
          <w:tcPr>
            <w:tcW w:w="7015" w:type="dxa"/>
            <w:shd w:val="clear" w:color="auto" w:fill="F2F2F2" w:themeFill="background1" w:themeFillShade="F2"/>
          </w:tcPr>
          <w:p w14:paraId="3A2601AA" w14:textId="5444E0C5" w:rsidR="00096BE0" w:rsidRPr="00C202E9" w:rsidRDefault="00096BE0" w:rsidP="00096BE0">
            <w:pPr>
              <w:spacing w:line="360" w:lineRule="auto"/>
              <w:jc w:val="both"/>
              <w:rPr>
                <w:rFonts w:ascii="Times New Roman" w:hAnsi="Times New Roman" w:cs="Times New Roman"/>
                <w:b/>
                <w:sz w:val="24"/>
                <w:szCs w:val="24"/>
              </w:rPr>
            </w:pPr>
            <w:r w:rsidRPr="00C202E9">
              <w:rPr>
                <w:rFonts w:ascii="Times New Roman" w:hAnsi="Times New Roman" w:cs="Times New Roman"/>
                <w:b/>
                <w:sz w:val="24"/>
                <w:szCs w:val="24"/>
              </w:rPr>
              <w:t>Description</w:t>
            </w:r>
          </w:p>
        </w:tc>
      </w:tr>
      <w:tr w:rsidR="00096BE0" w14:paraId="7F6D6B2D" w14:textId="77777777" w:rsidTr="00096BE0">
        <w:tc>
          <w:tcPr>
            <w:tcW w:w="2335" w:type="dxa"/>
          </w:tcPr>
          <w:p w14:paraId="1AAB7526" w14:textId="61787B2D"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Must have (M)</w:t>
            </w:r>
          </w:p>
        </w:tc>
        <w:tc>
          <w:tcPr>
            <w:tcW w:w="7015" w:type="dxa"/>
          </w:tcPr>
          <w:p w14:paraId="3EB9F80A" w14:textId="6CA8EC39"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096BE0" w14:paraId="71AD69AB" w14:textId="77777777" w:rsidTr="00096BE0">
        <w:tc>
          <w:tcPr>
            <w:tcW w:w="2335" w:type="dxa"/>
          </w:tcPr>
          <w:p w14:paraId="23B58B7F" w14:textId="12E64CC6"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Should have (S)</w:t>
            </w:r>
          </w:p>
        </w:tc>
        <w:tc>
          <w:tcPr>
            <w:tcW w:w="7015" w:type="dxa"/>
          </w:tcPr>
          <w:p w14:paraId="06B53B37" w14:textId="75ACC4B1"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096BE0" w14:paraId="1407EEB3" w14:textId="77777777" w:rsidTr="00096BE0">
        <w:tc>
          <w:tcPr>
            <w:tcW w:w="2335" w:type="dxa"/>
          </w:tcPr>
          <w:p w14:paraId="24BBCA45" w14:textId="56B55C22"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Could have (C)</w:t>
            </w:r>
          </w:p>
        </w:tc>
        <w:tc>
          <w:tcPr>
            <w:tcW w:w="7015" w:type="dxa"/>
          </w:tcPr>
          <w:p w14:paraId="534B8A5D" w14:textId="3013F171"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Optional, non-essential desirable needs are crucial to the project's scope.</w:t>
            </w:r>
          </w:p>
        </w:tc>
      </w:tr>
      <w:tr w:rsidR="00096BE0" w14:paraId="18DE2F2B" w14:textId="77777777" w:rsidTr="00096BE0">
        <w:tc>
          <w:tcPr>
            <w:tcW w:w="2335" w:type="dxa"/>
          </w:tcPr>
          <w:p w14:paraId="2682AE0A" w14:textId="179454E0"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Will not have (W)</w:t>
            </w:r>
          </w:p>
        </w:tc>
        <w:tc>
          <w:tcPr>
            <w:tcW w:w="7015" w:type="dxa"/>
          </w:tcPr>
          <w:p w14:paraId="7E5B8A86" w14:textId="6E07A7F6"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42FE50DE" w14:textId="285E907B" w:rsidR="00096BE0" w:rsidRDefault="00096BE0" w:rsidP="00096BE0">
      <w:pPr>
        <w:jc w:val="both"/>
        <w:rPr>
          <w:rFonts w:ascii="Times New Roman" w:hAnsi="Times New Roman" w:cs="Times New Roman"/>
          <w:sz w:val="24"/>
          <w:szCs w:val="24"/>
        </w:rPr>
      </w:pPr>
    </w:p>
    <w:p w14:paraId="4ED9880A" w14:textId="268B869D" w:rsidR="00437BFA" w:rsidRDefault="00437BFA" w:rsidP="00087FC4">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Table 10.2 – Use case and Use case Mapping </w:t>
      </w:r>
    </w:p>
    <w:tbl>
      <w:tblPr>
        <w:tblStyle w:val="TableGrid"/>
        <w:tblW w:w="0" w:type="auto"/>
        <w:tblLook w:val="04A0" w:firstRow="1" w:lastRow="0" w:firstColumn="1" w:lastColumn="0" w:noHBand="0" w:noVBand="1"/>
      </w:tblPr>
      <w:tblGrid>
        <w:gridCol w:w="1525"/>
        <w:gridCol w:w="7825"/>
      </w:tblGrid>
      <w:tr w:rsidR="00437BFA" w14:paraId="3F638B63" w14:textId="77777777" w:rsidTr="00437BFA">
        <w:tc>
          <w:tcPr>
            <w:tcW w:w="1525" w:type="dxa"/>
            <w:shd w:val="clear" w:color="auto" w:fill="F2F2F2" w:themeFill="background1" w:themeFillShade="F2"/>
          </w:tcPr>
          <w:p w14:paraId="34BDF4FF" w14:textId="02FE674C" w:rsidR="00437BFA" w:rsidRPr="00437BFA" w:rsidRDefault="00437BFA" w:rsidP="00437BFA">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825" w:type="dxa"/>
            <w:shd w:val="clear" w:color="auto" w:fill="F2F2F2" w:themeFill="background1" w:themeFillShade="F2"/>
          </w:tcPr>
          <w:p w14:paraId="766C9A2C" w14:textId="4727CFB0" w:rsidR="00437BFA" w:rsidRPr="00437BFA" w:rsidRDefault="00437BFA" w:rsidP="00437BFA">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437BFA" w14:paraId="1FAFDBAD" w14:textId="77777777" w:rsidTr="00437BFA">
        <w:tc>
          <w:tcPr>
            <w:tcW w:w="1525" w:type="dxa"/>
          </w:tcPr>
          <w:p w14:paraId="68E7231D" w14:textId="69C78F9D" w:rsidR="00437BFA" w:rsidRDefault="00437BFA" w:rsidP="00437BFA">
            <w:pPr>
              <w:spacing w:line="360" w:lineRule="auto"/>
              <w:rPr>
                <w:rFonts w:ascii="Times New Roman" w:hAnsi="Times New Roman" w:cs="Times New Roman"/>
                <w:sz w:val="24"/>
                <w:szCs w:val="24"/>
              </w:rPr>
            </w:pPr>
            <w:r>
              <w:rPr>
                <w:rFonts w:ascii="Times New Roman" w:hAnsi="Times New Roman" w:cs="Times New Roman"/>
                <w:sz w:val="24"/>
                <w:szCs w:val="24"/>
              </w:rPr>
              <w:t>UC01</w:t>
            </w:r>
          </w:p>
        </w:tc>
        <w:tc>
          <w:tcPr>
            <w:tcW w:w="7825" w:type="dxa"/>
          </w:tcPr>
          <w:p w14:paraId="063AFAB0" w14:textId="339D85E1" w:rsidR="00437BFA" w:rsidRDefault="00437BFA" w:rsidP="00437BFA">
            <w:pPr>
              <w:spacing w:line="360" w:lineRule="auto"/>
              <w:rPr>
                <w:rFonts w:ascii="Times New Roman" w:hAnsi="Times New Roman" w:cs="Times New Roman"/>
                <w:sz w:val="24"/>
                <w:szCs w:val="24"/>
              </w:rPr>
            </w:pPr>
            <w:r>
              <w:rPr>
                <w:rFonts w:ascii="Times New Roman" w:hAnsi="Times New Roman" w:cs="Times New Roman"/>
                <w:sz w:val="24"/>
                <w:szCs w:val="24"/>
              </w:rPr>
              <w:t>Input Review</w:t>
            </w:r>
          </w:p>
        </w:tc>
      </w:tr>
      <w:tr w:rsidR="00437BFA" w14:paraId="4174CC50" w14:textId="77777777" w:rsidTr="00437BFA">
        <w:tc>
          <w:tcPr>
            <w:tcW w:w="1525" w:type="dxa"/>
          </w:tcPr>
          <w:p w14:paraId="388B35FE" w14:textId="3B7A16F5" w:rsidR="00437BFA" w:rsidRDefault="00437BFA" w:rsidP="00437BFA">
            <w:pPr>
              <w:spacing w:line="360" w:lineRule="auto"/>
              <w:rPr>
                <w:rFonts w:ascii="Times New Roman" w:hAnsi="Times New Roman" w:cs="Times New Roman"/>
                <w:sz w:val="24"/>
                <w:szCs w:val="24"/>
              </w:rPr>
            </w:pPr>
            <w:r>
              <w:rPr>
                <w:rFonts w:ascii="Times New Roman" w:hAnsi="Times New Roman" w:cs="Times New Roman"/>
                <w:sz w:val="24"/>
                <w:szCs w:val="24"/>
              </w:rPr>
              <w:t>UC02</w:t>
            </w:r>
          </w:p>
        </w:tc>
        <w:tc>
          <w:tcPr>
            <w:tcW w:w="7825" w:type="dxa"/>
          </w:tcPr>
          <w:p w14:paraId="4FA32950" w14:textId="0DE8A524" w:rsidR="00437BFA" w:rsidRDefault="00ED7111" w:rsidP="00437BFA">
            <w:pPr>
              <w:spacing w:line="360" w:lineRule="auto"/>
              <w:rPr>
                <w:rFonts w:ascii="Times New Roman" w:hAnsi="Times New Roman" w:cs="Times New Roman"/>
                <w:sz w:val="24"/>
                <w:szCs w:val="24"/>
              </w:rPr>
            </w:pPr>
            <w:r>
              <w:rPr>
                <w:rFonts w:ascii="Times New Roman" w:hAnsi="Times New Roman" w:cs="Times New Roman"/>
                <w:sz w:val="24"/>
                <w:szCs w:val="24"/>
              </w:rPr>
              <w:t>Create Profile</w:t>
            </w:r>
          </w:p>
        </w:tc>
      </w:tr>
      <w:tr w:rsidR="00370F1D" w14:paraId="55EEFB84" w14:textId="77777777" w:rsidTr="00437BFA">
        <w:tc>
          <w:tcPr>
            <w:tcW w:w="1525" w:type="dxa"/>
          </w:tcPr>
          <w:p w14:paraId="38CEE245" w14:textId="25BCAFF4"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3</w:t>
            </w:r>
          </w:p>
        </w:tc>
        <w:tc>
          <w:tcPr>
            <w:tcW w:w="7825" w:type="dxa"/>
          </w:tcPr>
          <w:p w14:paraId="73CB364C" w14:textId="0BE6F0FF" w:rsidR="00370F1D" w:rsidRDefault="00ED7111" w:rsidP="00370F1D">
            <w:pPr>
              <w:spacing w:line="360" w:lineRule="auto"/>
              <w:rPr>
                <w:rFonts w:ascii="Times New Roman" w:hAnsi="Times New Roman" w:cs="Times New Roman"/>
                <w:sz w:val="24"/>
                <w:szCs w:val="24"/>
              </w:rPr>
            </w:pPr>
            <w:r>
              <w:rPr>
                <w:rFonts w:ascii="Times New Roman" w:hAnsi="Times New Roman" w:cs="Times New Roman"/>
                <w:sz w:val="24"/>
                <w:szCs w:val="24"/>
              </w:rPr>
              <w:t>Retrain Model</w:t>
            </w:r>
          </w:p>
        </w:tc>
      </w:tr>
      <w:tr w:rsidR="00370F1D" w14:paraId="54EEDD85" w14:textId="77777777" w:rsidTr="00437BFA">
        <w:tc>
          <w:tcPr>
            <w:tcW w:w="1525" w:type="dxa"/>
          </w:tcPr>
          <w:p w14:paraId="4C33E52C" w14:textId="2B69D5D3"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4</w:t>
            </w:r>
          </w:p>
        </w:tc>
        <w:tc>
          <w:tcPr>
            <w:tcW w:w="7825" w:type="dxa"/>
          </w:tcPr>
          <w:p w14:paraId="7DEBAA3D" w14:textId="54E3C0A2" w:rsidR="00370F1D" w:rsidRDefault="00ED7111" w:rsidP="00370F1D">
            <w:pPr>
              <w:spacing w:line="360"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370F1D" w14:paraId="2D102F15" w14:textId="77777777" w:rsidTr="00437BFA">
        <w:tc>
          <w:tcPr>
            <w:tcW w:w="1525" w:type="dxa"/>
          </w:tcPr>
          <w:p w14:paraId="1F52F0F3" w14:textId="41F0B68C"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5</w:t>
            </w:r>
          </w:p>
        </w:tc>
        <w:tc>
          <w:tcPr>
            <w:tcW w:w="7825" w:type="dxa"/>
          </w:tcPr>
          <w:p w14:paraId="4BF264C1" w14:textId="515FFEAF" w:rsidR="00370F1D" w:rsidRDefault="00ED7111" w:rsidP="00370F1D">
            <w:pPr>
              <w:spacing w:line="360" w:lineRule="auto"/>
              <w:rPr>
                <w:rFonts w:ascii="Times New Roman" w:hAnsi="Times New Roman" w:cs="Times New Roman"/>
                <w:sz w:val="24"/>
                <w:szCs w:val="24"/>
              </w:rPr>
            </w:pPr>
            <w:r>
              <w:rPr>
                <w:rFonts w:ascii="Times New Roman" w:hAnsi="Times New Roman" w:cs="Times New Roman"/>
                <w:sz w:val="24"/>
                <w:szCs w:val="24"/>
              </w:rPr>
              <w:t>Create Model</w:t>
            </w:r>
          </w:p>
        </w:tc>
      </w:tr>
      <w:tr w:rsidR="00370F1D" w14:paraId="1CD32D3D" w14:textId="77777777" w:rsidTr="00437BFA">
        <w:tc>
          <w:tcPr>
            <w:tcW w:w="1525" w:type="dxa"/>
          </w:tcPr>
          <w:p w14:paraId="67E9BB74" w14:textId="281B7CA2"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6</w:t>
            </w:r>
          </w:p>
        </w:tc>
        <w:tc>
          <w:tcPr>
            <w:tcW w:w="7825" w:type="dxa"/>
          </w:tcPr>
          <w:p w14:paraId="0CC92D15" w14:textId="038D39F2" w:rsidR="00370F1D" w:rsidRDefault="00ED7111" w:rsidP="00370F1D">
            <w:pPr>
              <w:spacing w:line="360" w:lineRule="auto"/>
              <w:rPr>
                <w:rFonts w:ascii="Times New Roman" w:hAnsi="Times New Roman" w:cs="Times New Roman"/>
                <w:sz w:val="24"/>
                <w:szCs w:val="24"/>
              </w:rPr>
            </w:pPr>
            <w:r>
              <w:rPr>
                <w:rFonts w:ascii="Times New Roman" w:hAnsi="Times New Roman" w:cs="Times New Roman"/>
                <w:sz w:val="24"/>
                <w:szCs w:val="24"/>
              </w:rPr>
              <w:t>Prepare Dataset</w:t>
            </w:r>
          </w:p>
        </w:tc>
      </w:tr>
      <w:tr w:rsidR="00370F1D" w14:paraId="7614D5E4" w14:textId="77777777" w:rsidTr="00437BFA">
        <w:tc>
          <w:tcPr>
            <w:tcW w:w="1525" w:type="dxa"/>
          </w:tcPr>
          <w:p w14:paraId="4A4F1B0A" w14:textId="26FF1EE2"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7</w:t>
            </w:r>
          </w:p>
        </w:tc>
        <w:tc>
          <w:tcPr>
            <w:tcW w:w="7825" w:type="dxa"/>
          </w:tcPr>
          <w:p w14:paraId="57CD3270" w14:textId="57A5E4A9" w:rsidR="00370F1D" w:rsidRDefault="00ED7111" w:rsidP="00370F1D">
            <w:pPr>
              <w:spacing w:line="360" w:lineRule="auto"/>
              <w:rPr>
                <w:rFonts w:ascii="Times New Roman" w:hAnsi="Times New Roman" w:cs="Times New Roman"/>
                <w:sz w:val="24"/>
                <w:szCs w:val="24"/>
              </w:rPr>
            </w:pPr>
            <w:r>
              <w:rPr>
                <w:rFonts w:ascii="Times New Roman" w:hAnsi="Times New Roman" w:cs="Times New Roman"/>
                <w:sz w:val="24"/>
                <w:szCs w:val="24"/>
              </w:rPr>
              <w:t>View Summary</w:t>
            </w:r>
          </w:p>
        </w:tc>
      </w:tr>
      <w:tr w:rsidR="00370F1D" w14:paraId="5138E892" w14:textId="77777777" w:rsidTr="00437BFA">
        <w:tc>
          <w:tcPr>
            <w:tcW w:w="1525" w:type="dxa"/>
          </w:tcPr>
          <w:p w14:paraId="078A7F9F" w14:textId="0E9DA26D"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UC08</w:t>
            </w:r>
          </w:p>
        </w:tc>
        <w:tc>
          <w:tcPr>
            <w:tcW w:w="7825" w:type="dxa"/>
          </w:tcPr>
          <w:p w14:paraId="674EB314" w14:textId="0454089C"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370F1D" w14:paraId="53DBC90F" w14:textId="77777777" w:rsidTr="00437BFA">
        <w:tc>
          <w:tcPr>
            <w:tcW w:w="1525" w:type="dxa"/>
          </w:tcPr>
          <w:p w14:paraId="72493097" w14:textId="2165540B"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9</w:t>
            </w:r>
          </w:p>
        </w:tc>
        <w:tc>
          <w:tcPr>
            <w:tcW w:w="7825" w:type="dxa"/>
          </w:tcPr>
          <w:p w14:paraId="7CDA0AC3" w14:textId="4168A9F4" w:rsidR="00370F1D" w:rsidRDefault="00ED7111" w:rsidP="00370F1D">
            <w:pPr>
              <w:spacing w:line="360" w:lineRule="auto"/>
              <w:rPr>
                <w:rFonts w:ascii="Times New Roman" w:hAnsi="Times New Roman" w:cs="Times New Roman"/>
                <w:sz w:val="24"/>
                <w:szCs w:val="24"/>
              </w:rPr>
            </w:pPr>
            <w:r>
              <w:rPr>
                <w:rFonts w:ascii="Times New Roman" w:hAnsi="Times New Roman" w:cs="Times New Roman"/>
                <w:sz w:val="24"/>
                <w:szCs w:val="24"/>
              </w:rPr>
              <w:t>Store Data</w:t>
            </w:r>
          </w:p>
        </w:tc>
      </w:tr>
      <w:tr w:rsidR="00370F1D" w14:paraId="0F310360" w14:textId="77777777" w:rsidTr="00437BFA">
        <w:tc>
          <w:tcPr>
            <w:tcW w:w="1525" w:type="dxa"/>
          </w:tcPr>
          <w:p w14:paraId="3D47C0C3" w14:textId="1BEC0BDD"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10</w:t>
            </w:r>
          </w:p>
        </w:tc>
        <w:tc>
          <w:tcPr>
            <w:tcW w:w="7825" w:type="dxa"/>
          </w:tcPr>
          <w:p w14:paraId="04BAD95A" w14:textId="351E7FBD"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51B80941" w14:textId="77777777" w:rsidR="00437BFA" w:rsidRDefault="00437BFA" w:rsidP="00437BFA">
      <w:pPr>
        <w:jc w:val="center"/>
        <w:rPr>
          <w:rFonts w:ascii="Times New Roman" w:hAnsi="Times New Roman" w:cs="Times New Roman"/>
          <w:sz w:val="24"/>
          <w:szCs w:val="24"/>
        </w:rPr>
      </w:pPr>
    </w:p>
    <w:p w14:paraId="021F6B9F" w14:textId="19568363" w:rsidR="00096BE0" w:rsidRDefault="00096BE0" w:rsidP="00096BE0">
      <w:pPr>
        <w:jc w:val="center"/>
        <w:rPr>
          <w:rFonts w:ascii="Times New Roman" w:hAnsi="Times New Roman" w:cs="Times New Roman"/>
          <w:sz w:val="24"/>
          <w:szCs w:val="24"/>
        </w:rPr>
      </w:pPr>
      <w:r>
        <w:rPr>
          <w:rFonts w:ascii="Times New Roman" w:hAnsi="Times New Roman" w:cs="Times New Roman"/>
          <w:sz w:val="24"/>
          <w:szCs w:val="24"/>
        </w:rPr>
        <w:t>Table 10.</w:t>
      </w:r>
      <w:r w:rsidR="00437BFA">
        <w:rPr>
          <w:rFonts w:ascii="Times New Roman" w:hAnsi="Times New Roman" w:cs="Times New Roman"/>
          <w:sz w:val="24"/>
          <w:szCs w:val="24"/>
        </w:rPr>
        <w:t>3</w:t>
      </w:r>
      <w:r>
        <w:rPr>
          <w:rFonts w:ascii="Times New Roman" w:hAnsi="Times New Roman" w:cs="Times New Roman"/>
          <w:sz w:val="24"/>
          <w:szCs w:val="24"/>
        </w:rPr>
        <w:t xml:space="preserve"> – Functional requirements</w:t>
      </w:r>
    </w:p>
    <w:tbl>
      <w:tblPr>
        <w:tblStyle w:val="TableGrid"/>
        <w:tblW w:w="0" w:type="auto"/>
        <w:tblLook w:val="04A0" w:firstRow="1" w:lastRow="0" w:firstColumn="1" w:lastColumn="0" w:noHBand="0" w:noVBand="1"/>
      </w:tblPr>
      <w:tblGrid>
        <w:gridCol w:w="985"/>
        <w:gridCol w:w="5940"/>
        <w:gridCol w:w="1080"/>
        <w:gridCol w:w="1345"/>
      </w:tblGrid>
      <w:tr w:rsidR="00096BE0" w14:paraId="17D4BF40" w14:textId="77777777" w:rsidTr="00C202E9">
        <w:tc>
          <w:tcPr>
            <w:tcW w:w="985" w:type="dxa"/>
            <w:shd w:val="clear" w:color="auto" w:fill="F2F2F2" w:themeFill="background1" w:themeFillShade="F2"/>
          </w:tcPr>
          <w:p w14:paraId="2E393F80" w14:textId="6EB434BA" w:rsidR="00096BE0" w:rsidRPr="00096BE0" w:rsidRDefault="00096BE0" w:rsidP="00096BE0">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FR ID</w:t>
            </w:r>
          </w:p>
        </w:tc>
        <w:tc>
          <w:tcPr>
            <w:tcW w:w="5940" w:type="dxa"/>
            <w:shd w:val="clear" w:color="auto" w:fill="F2F2F2" w:themeFill="background1" w:themeFillShade="F2"/>
          </w:tcPr>
          <w:p w14:paraId="6545CEDD" w14:textId="69B26F8B" w:rsidR="00096BE0" w:rsidRPr="00096BE0" w:rsidRDefault="00096BE0" w:rsidP="00096BE0">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F2F2F2" w:themeFill="background1" w:themeFillShade="F2"/>
          </w:tcPr>
          <w:p w14:paraId="421DEB6C" w14:textId="38BB7CFE" w:rsidR="00096BE0" w:rsidRPr="00096BE0" w:rsidRDefault="00096BE0" w:rsidP="00FC09B3">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F2F2F2" w:themeFill="background1" w:themeFillShade="F2"/>
          </w:tcPr>
          <w:p w14:paraId="10DD60BC" w14:textId="1A8A0E67" w:rsidR="00096BE0" w:rsidRPr="00096BE0" w:rsidRDefault="00096BE0" w:rsidP="00FC09B3">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096BE0" w14:paraId="4DEF12F7" w14:textId="77777777" w:rsidTr="00096BE0">
        <w:tc>
          <w:tcPr>
            <w:tcW w:w="985" w:type="dxa"/>
          </w:tcPr>
          <w:p w14:paraId="57B9C181" w14:textId="19B350E5" w:rsidR="00096BE0" w:rsidRDefault="008C19AE"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0C41681B" w14:textId="46B55830"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oth general and domain specific users </w:t>
            </w:r>
            <w:r w:rsidR="0082688E">
              <w:rPr>
                <w:rFonts w:ascii="Times New Roman" w:hAnsi="Times New Roman" w:cs="Times New Roman"/>
                <w:sz w:val="24"/>
                <w:szCs w:val="24"/>
              </w:rPr>
              <w:t>must be</w:t>
            </w:r>
            <w:r>
              <w:rPr>
                <w:rFonts w:ascii="Times New Roman" w:hAnsi="Times New Roman" w:cs="Times New Roman"/>
                <w:sz w:val="24"/>
                <w:szCs w:val="24"/>
              </w:rPr>
              <w:t xml:space="preserve"> able to enter a review text from the GUI considering as the starting point of the summary generation.</w:t>
            </w:r>
          </w:p>
        </w:tc>
        <w:tc>
          <w:tcPr>
            <w:tcW w:w="1080" w:type="dxa"/>
          </w:tcPr>
          <w:p w14:paraId="4443790C" w14:textId="3DEF6EBE" w:rsidR="00096BE0" w:rsidRDefault="00FC09B3"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B87A5C3" w14:textId="43EAE3D0" w:rsidR="00096BE0" w:rsidRDefault="00437BFA"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1</w:t>
            </w:r>
          </w:p>
        </w:tc>
      </w:tr>
      <w:tr w:rsidR="00096BE0" w14:paraId="70B858D6" w14:textId="77777777" w:rsidTr="00096BE0">
        <w:tc>
          <w:tcPr>
            <w:tcW w:w="985" w:type="dxa"/>
          </w:tcPr>
          <w:p w14:paraId="67B76193" w14:textId="2AD391FA"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01272810" w14:textId="213CB6FE" w:rsidR="00096BE0" w:rsidRDefault="00C833C1"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56389141" w14:textId="32D8E56A" w:rsidR="00096BE0" w:rsidRDefault="00C833C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5329413B" w14:textId="07FFDC06" w:rsidR="00096BE0" w:rsidRDefault="00FC20EC"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0</w:t>
            </w:r>
            <w:r w:rsidR="00ED7111">
              <w:rPr>
                <w:rFonts w:ascii="Times New Roman" w:hAnsi="Times New Roman" w:cs="Times New Roman"/>
                <w:sz w:val="24"/>
                <w:szCs w:val="24"/>
              </w:rPr>
              <w:t>2</w:t>
            </w:r>
          </w:p>
        </w:tc>
      </w:tr>
      <w:tr w:rsidR="00096BE0" w14:paraId="5CF167B6" w14:textId="77777777" w:rsidTr="00096BE0">
        <w:tc>
          <w:tcPr>
            <w:tcW w:w="985" w:type="dxa"/>
          </w:tcPr>
          <w:p w14:paraId="6B34F2DD" w14:textId="09674E3C"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6956027E" w14:textId="7788C92A" w:rsidR="00096BE0"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w:t>
            </w:r>
            <w:r w:rsidR="00C833C1">
              <w:rPr>
                <w:rFonts w:ascii="Times New Roman" w:hAnsi="Times New Roman" w:cs="Times New Roman"/>
                <w:sz w:val="24"/>
                <w:szCs w:val="24"/>
              </w:rPr>
              <w:t xml:space="preserve"> to update the account details of the domain user after creating the account</w:t>
            </w:r>
          </w:p>
        </w:tc>
        <w:tc>
          <w:tcPr>
            <w:tcW w:w="1080" w:type="dxa"/>
          </w:tcPr>
          <w:p w14:paraId="23AA7F81" w14:textId="01F3AD40" w:rsidR="00096BE0" w:rsidRDefault="00C833C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EEA48A2" w14:textId="462D636B" w:rsidR="00096BE0" w:rsidRDefault="00FC20EC"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0</w:t>
            </w:r>
            <w:r w:rsidR="00ED7111">
              <w:rPr>
                <w:rFonts w:ascii="Times New Roman" w:hAnsi="Times New Roman" w:cs="Times New Roman"/>
                <w:sz w:val="24"/>
                <w:szCs w:val="24"/>
              </w:rPr>
              <w:t>2</w:t>
            </w:r>
          </w:p>
        </w:tc>
      </w:tr>
      <w:tr w:rsidR="00096BE0" w14:paraId="0D63A710" w14:textId="77777777" w:rsidTr="00096BE0">
        <w:tc>
          <w:tcPr>
            <w:tcW w:w="985" w:type="dxa"/>
          </w:tcPr>
          <w:p w14:paraId="482ED90A" w14:textId="30048125"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484920D6" w14:textId="05037279" w:rsidR="00096BE0" w:rsidRDefault="00C833C1"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ystem </w:t>
            </w:r>
            <w:r w:rsidR="00C565B9">
              <w:rPr>
                <w:rFonts w:ascii="Times New Roman" w:hAnsi="Times New Roman" w:cs="Times New Roman"/>
                <w:sz w:val="24"/>
                <w:szCs w:val="24"/>
              </w:rPr>
              <w:t xml:space="preserve">must </w:t>
            </w:r>
            <w:r>
              <w:rPr>
                <w:rFonts w:ascii="Times New Roman" w:hAnsi="Times New Roman" w:cs="Times New Roman"/>
                <w:sz w:val="24"/>
                <w:szCs w:val="24"/>
              </w:rPr>
              <w:t xml:space="preserve">undergo model retraining with the new data stored in the database for the specific domain user, when its triggered from the GUI with the </w:t>
            </w:r>
            <w:r w:rsidR="001D7621">
              <w:rPr>
                <w:rFonts w:ascii="Times New Roman" w:hAnsi="Times New Roman" w:cs="Times New Roman"/>
                <w:sz w:val="24"/>
                <w:szCs w:val="24"/>
              </w:rPr>
              <w:t>user’s</w:t>
            </w:r>
            <w:r>
              <w:rPr>
                <w:rFonts w:ascii="Times New Roman" w:hAnsi="Times New Roman" w:cs="Times New Roman"/>
                <w:sz w:val="24"/>
                <w:szCs w:val="24"/>
              </w:rPr>
              <w:t xml:space="preserve"> </w:t>
            </w:r>
            <w:r w:rsidR="001D7621">
              <w:rPr>
                <w:rFonts w:ascii="Times New Roman" w:hAnsi="Times New Roman" w:cs="Times New Roman"/>
                <w:sz w:val="24"/>
                <w:szCs w:val="24"/>
              </w:rPr>
              <w:t>consent</w:t>
            </w:r>
            <w:r>
              <w:rPr>
                <w:rFonts w:ascii="Times New Roman" w:hAnsi="Times New Roman" w:cs="Times New Roman"/>
                <w:sz w:val="24"/>
                <w:szCs w:val="24"/>
              </w:rPr>
              <w:t>.</w:t>
            </w:r>
          </w:p>
        </w:tc>
        <w:tc>
          <w:tcPr>
            <w:tcW w:w="1080" w:type="dxa"/>
          </w:tcPr>
          <w:p w14:paraId="387D812B" w14:textId="2EB3204A" w:rsidR="00096BE0" w:rsidRDefault="00C833C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41D116C7" w14:textId="35AFBB04" w:rsidR="00096BE0" w:rsidRDefault="00C833C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sidR="00ED7111">
              <w:rPr>
                <w:rFonts w:ascii="Times New Roman" w:hAnsi="Times New Roman" w:cs="Times New Roman"/>
                <w:sz w:val="24"/>
                <w:szCs w:val="24"/>
              </w:rPr>
              <w:t>3</w:t>
            </w:r>
          </w:p>
        </w:tc>
      </w:tr>
      <w:tr w:rsidR="00096BE0" w14:paraId="08D0E7CD" w14:textId="77777777" w:rsidTr="00096BE0">
        <w:tc>
          <w:tcPr>
            <w:tcW w:w="985" w:type="dxa"/>
          </w:tcPr>
          <w:p w14:paraId="7D55441C" w14:textId="07C1B438"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4B22E746" w14:textId="73AC7FBE" w:rsidR="00096BE0" w:rsidRDefault="001D7621"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150F4113" w14:textId="70265963" w:rsidR="00096BE0" w:rsidRDefault="001D762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4024D0" w14:textId="55F635D9" w:rsidR="00096BE0" w:rsidRDefault="00FC20EC"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0</w:t>
            </w:r>
            <w:r w:rsidR="00ED7111">
              <w:rPr>
                <w:rFonts w:ascii="Times New Roman" w:hAnsi="Times New Roman" w:cs="Times New Roman"/>
                <w:sz w:val="24"/>
                <w:szCs w:val="24"/>
              </w:rPr>
              <w:t>3</w:t>
            </w:r>
          </w:p>
        </w:tc>
      </w:tr>
      <w:tr w:rsidR="00FC09B3" w14:paraId="36B5D079" w14:textId="77777777" w:rsidTr="00096BE0">
        <w:tc>
          <w:tcPr>
            <w:tcW w:w="985" w:type="dxa"/>
          </w:tcPr>
          <w:p w14:paraId="254E3436" w14:textId="16245981" w:rsidR="00FC09B3"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4435CA38" w14:textId="1A89CBDF" w:rsidR="00FC09B3"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E9B8E93" w14:textId="3C7AB153" w:rsidR="00FC09B3" w:rsidRDefault="001D762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0B97B24" w14:textId="7F24EF0F" w:rsidR="00FC09B3" w:rsidRDefault="001D762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4</w:t>
            </w:r>
          </w:p>
        </w:tc>
      </w:tr>
      <w:tr w:rsidR="00FC09B3" w14:paraId="7571170C" w14:textId="77777777" w:rsidTr="00096BE0">
        <w:tc>
          <w:tcPr>
            <w:tcW w:w="985" w:type="dxa"/>
          </w:tcPr>
          <w:p w14:paraId="267E72BE" w14:textId="4122377E" w:rsidR="00FC09B3"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5C049A8B" w14:textId="2E4EF346" w:rsidR="00FC09B3"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37A9B730" w14:textId="27E32EE5" w:rsidR="00FC09B3" w:rsidRDefault="00C565B9"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4E58D79" w14:textId="46F41559" w:rsidR="00FC09B3" w:rsidRDefault="00C565B9"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5</w:t>
            </w:r>
          </w:p>
        </w:tc>
      </w:tr>
      <w:tr w:rsidR="00C565B9" w14:paraId="0482D323" w14:textId="77777777" w:rsidTr="00096BE0">
        <w:tc>
          <w:tcPr>
            <w:tcW w:w="985" w:type="dxa"/>
          </w:tcPr>
          <w:p w14:paraId="35C47E97" w14:textId="61C69853" w:rsidR="00C565B9"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4E394231" w14:textId="7EF70581" w:rsidR="00C565B9"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05AD3BC1" w14:textId="5172C042" w:rsidR="00C565B9" w:rsidRDefault="00C565B9"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1DA0871" w14:textId="1CE3DDC3" w:rsidR="00C565B9" w:rsidRDefault="00C565B9"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6</w:t>
            </w:r>
          </w:p>
        </w:tc>
      </w:tr>
      <w:tr w:rsidR="0082688E" w14:paraId="1225A277" w14:textId="77777777" w:rsidTr="00096BE0">
        <w:tc>
          <w:tcPr>
            <w:tcW w:w="985" w:type="dxa"/>
          </w:tcPr>
          <w:p w14:paraId="6FB26817" w14:textId="7920C0C6"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2A503CE2" w14:textId="08335053"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633C6DC3" w14:textId="339D355A"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04BAC81" w14:textId="0E233A69"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82688E" w14:paraId="54DDB0B3" w14:textId="77777777" w:rsidTr="00096BE0">
        <w:tc>
          <w:tcPr>
            <w:tcW w:w="985" w:type="dxa"/>
          </w:tcPr>
          <w:p w14:paraId="14A9CC3E" w14:textId="78906F0D"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0</w:t>
            </w:r>
          </w:p>
        </w:tc>
        <w:tc>
          <w:tcPr>
            <w:tcW w:w="5940" w:type="dxa"/>
          </w:tcPr>
          <w:p w14:paraId="510D2CE1" w14:textId="4689CD5C"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017FA316" w14:textId="1786DFED"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8A03353" w14:textId="5FF77DF6"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82688E" w14:paraId="2C499972" w14:textId="77777777" w:rsidTr="00096BE0">
        <w:tc>
          <w:tcPr>
            <w:tcW w:w="985" w:type="dxa"/>
          </w:tcPr>
          <w:p w14:paraId="0852E992" w14:textId="58014121"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6FD73ED5" w14:textId="7BC5ADE2"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2F926572" w14:textId="6B765A46"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E4A87D4" w14:textId="6CBF40ED"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82688E" w14:paraId="59783A1A" w14:textId="77777777" w:rsidTr="00096BE0">
        <w:tc>
          <w:tcPr>
            <w:tcW w:w="985" w:type="dxa"/>
          </w:tcPr>
          <w:p w14:paraId="56F1E429" w14:textId="432C6F1F"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18CAD8F5" w14:textId="39D7FF4F"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38F1DD3C" w14:textId="270B3307"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1C12369" w14:textId="002AC20E"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82688E" w14:paraId="25138DCD" w14:textId="77777777" w:rsidTr="00096BE0">
        <w:tc>
          <w:tcPr>
            <w:tcW w:w="985" w:type="dxa"/>
          </w:tcPr>
          <w:p w14:paraId="6DB45668" w14:textId="1AAFD3D4"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A63BDF5" w14:textId="5915E2A3"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1F7B2251" w14:textId="069E90DC"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E04DC0" w14:textId="0363539A"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82688E" w14:paraId="14EDCEFC" w14:textId="77777777" w:rsidTr="00096BE0">
        <w:tc>
          <w:tcPr>
            <w:tcW w:w="985" w:type="dxa"/>
          </w:tcPr>
          <w:p w14:paraId="52E2CB0E" w14:textId="248FF311"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6194A93C" w14:textId="416C9D21"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ystem must store the entered user review and </w:t>
            </w:r>
            <w:bookmarkStart w:id="25" w:name="_GoBack"/>
            <w:bookmarkEnd w:id="25"/>
            <w:r>
              <w:rPr>
                <w:rFonts w:ascii="Times New Roman" w:hAnsi="Times New Roman" w:cs="Times New Roman"/>
                <w:sz w:val="24"/>
                <w:szCs w:val="24"/>
              </w:rPr>
              <w:t>generated summary to be stored in the database for retraining purposes.</w:t>
            </w:r>
          </w:p>
        </w:tc>
        <w:tc>
          <w:tcPr>
            <w:tcW w:w="1080" w:type="dxa"/>
          </w:tcPr>
          <w:p w14:paraId="1F2D3D3D" w14:textId="7ED4DF8A"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59309DB" w14:textId="4790A832"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82688E" w14:paraId="505E973F" w14:textId="77777777" w:rsidTr="00096BE0">
        <w:tc>
          <w:tcPr>
            <w:tcW w:w="985" w:type="dxa"/>
          </w:tcPr>
          <w:p w14:paraId="51170B99" w14:textId="05345D19"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C24C4C5" w14:textId="318F32EA"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w:t>
            </w:r>
            <w:r w:rsidR="00461A54">
              <w:rPr>
                <w:rFonts w:ascii="Times New Roman" w:hAnsi="Times New Roman" w:cs="Times New Roman"/>
                <w:sz w:val="24"/>
                <w:szCs w:val="24"/>
              </w:rPr>
              <w:t xml:space="preserve"> (both the review and summary)</w:t>
            </w:r>
          </w:p>
        </w:tc>
        <w:tc>
          <w:tcPr>
            <w:tcW w:w="1080" w:type="dxa"/>
          </w:tcPr>
          <w:p w14:paraId="299DB1C1" w14:textId="5DA10257" w:rsidR="0082688E" w:rsidRDefault="00461A54"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1B8FA14" w14:textId="5AA9D6B7" w:rsidR="0082688E" w:rsidRDefault="00461A54"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82688E" w14:paraId="1907D428" w14:textId="77777777" w:rsidTr="00096BE0">
        <w:tc>
          <w:tcPr>
            <w:tcW w:w="985" w:type="dxa"/>
          </w:tcPr>
          <w:p w14:paraId="681BEAD3" w14:textId="5057A5C7" w:rsidR="0082688E" w:rsidRPr="0082688E" w:rsidRDefault="0082688E" w:rsidP="0082688E">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120C87D5" w14:textId="24760DAD" w:rsidR="0082688E" w:rsidRP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05C3AE6E" w14:textId="332B4B49" w:rsidR="0082688E" w:rsidRP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F076058" w14:textId="483C147D" w:rsidR="0082688E" w:rsidRP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624D5CC3" w14:textId="17DADF65" w:rsidR="00726FF4" w:rsidRPr="001D71CF" w:rsidRDefault="00726FF4" w:rsidP="001D71CF">
      <w:pPr>
        <w:pStyle w:val="Heading2"/>
        <w:spacing w:before="100" w:line="360" w:lineRule="auto"/>
        <w:rPr>
          <w:b/>
        </w:rPr>
      </w:pPr>
      <w:bookmarkStart w:id="26" w:name="_Toc120468745"/>
      <w:r w:rsidRPr="001D71CF">
        <w:rPr>
          <w:b/>
        </w:rPr>
        <w:t>10.2 Non-functional Requirements</w:t>
      </w:r>
      <w:bookmarkEnd w:id="26"/>
    </w:p>
    <w:p w14:paraId="5B7A99ED" w14:textId="5184456B" w:rsidR="00096BE0" w:rsidRDefault="00096BE0" w:rsidP="00096BE0">
      <w:pPr>
        <w:jc w:val="center"/>
        <w:rPr>
          <w:rFonts w:ascii="Times New Roman" w:hAnsi="Times New Roman" w:cs="Times New Roman"/>
          <w:sz w:val="24"/>
          <w:szCs w:val="24"/>
        </w:rPr>
      </w:pPr>
      <w:r>
        <w:rPr>
          <w:rFonts w:ascii="Times New Roman" w:hAnsi="Times New Roman" w:cs="Times New Roman"/>
          <w:sz w:val="24"/>
          <w:szCs w:val="24"/>
        </w:rPr>
        <w:t>Table 10.</w:t>
      </w:r>
      <w:r w:rsidR="00437BFA">
        <w:rPr>
          <w:rFonts w:ascii="Times New Roman" w:hAnsi="Times New Roman" w:cs="Times New Roman"/>
          <w:sz w:val="24"/>
          <w:szCs w:val="24"/>
        </w:rPr>
        <w:t>4</w:t>
      </w:r>
      <w:r>
        <w:rPr>
          <w:rFonts w:ascii="Times New Roman" w:hAnsi="Times New Roman" w:cs="Times New Roman"/>
          <w:sz w:val="24"/>
          <w:szCs w:val="24"/>
        </w:rPr>
        <w:t xml:space="preserve"> – Non-functional requirements</w:t>
      </w:r>
    </w:p>
    <w:tbl>
      <w:tblPr>
        <w:tblStyle w:val="TableGrid"/>
        <w:tblW w:w="0" w:type="auto"/>
        <w:tblLook w:val="04A0" w:firstRow="1" w:lastRow="0" w:firstColumn="1" w:lastColumn="0" w:noHBand="0" w:noVBand="1"/>
      </w:tblPr>
      <w:tblGrid>
        <w:gridCol w:w="1040"/>
        <w:gridCol w:w="5293"/>
        <w:gridCol w:w="1696"/>
        <w:gridCol w:w="1321"/>
      </w:tblGrid>
      <w:tr w:rsidR="00096BE0" w14:paraId="1A840BC3" w14:textId="77777777" w:rsidTr="00B85D34">
        <w:tc>
          <w:tcPr>
            <w:tcW w:w="1040" w:type="dxa"/>
            <w:shd w:val="clear" w:color="auto" w:fill="F2F2F2" w:themeFill="background1" w:themeFillShade="F2"/>
          </w:tcPr>
          <w:p w14:paraId="096FEE4B" w14:textId="0829D3E2" w:rsidR="00096BE0" w:rsidRPr="00096BE0" w:rsidRDefault="00096BE0" w:rsidP="00D56B27">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F2F2F2" w:themeFill="background1" w:themeFillShade="F2"/>
          </w:tcPr>
          <w:p w14:paraId="26157AE1" w14:textId="77777777" w:rsidR="00096BE0" w:rsidRPr="00096BE0" w:rsidRDefault="00096BE0" w:rsidP="00D56B2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F2F2F2" w:themeFill="background1" w:themeFillShade="F2"/>
          </w:tcPr>
          <w:p w14:paraId="2117D618" w14:textId="267B96F1" w:rsidR="00096BE0" w:rsidRPr="00096BE0" w:rsidRDefault="00461A54" w:rsidP="0015066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F2F2F2" w:themeFill="background1" w:themeFillShade="F2"/>
          </w:tcPr>
          <w:p w14:paraId="2A7D0DB8" w14:textId="6E895D35" w:rsidR="00096BE0" w:rsidRPr="00096BE0" w:rsidRDefault="00461A54" w:rsidP="0015066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096BE0" w14:paraId="271AEE64" w14:textId="77777777" w:rsidTr="00B85D34">
        <w:tc>
          <w:tcPr>
            <w:tcW w:w="1040" w:type="dxa"/>
          </w:tcPr>
          <w:p w14:paraId="56C3E8FE" w14:textId="3EBF40D5" w:rsidR="00096BE0" w:rsidRDefault="00461A54"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34CE381C" w14:textId="0BD5D222" w:rsidR="00096BE0" w:rsidRDefault="00461A54" w:rsidP="00D56B27">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 xml:space="preserve">The system </w:t>
            </w:r>
            <w:r w:rsidR="00150660" w:rsidRPr="00461A54">
              <w:rPr>
                <w:rFonts w:ascii="Times New Roman" w:hAnsi="Times New Roman" w:cs="Times New Roman"/>
                <w:sz w:val="24"/>
                <w:szCs w:val="24"/>
              </w:rPr>
              <w:t>needs</w:t>
            </w:r>
            <w:r w:rsidRPr="00461A54">
              <w:rPr>
                <w:rFonts w:ascii="Times New Roman" w:hAnsi="Times New Roman" w:cs="Times New Roman"/>
                <w:sz w:val="24"/>
                <w:szCs w:val="24"/>
              </w:rPr>
              <w:t xml:space="preserve"> to be simple enough for non-technical individuals to utilize without much effort.</w:t>
            </w:r>
          </w:p>
        </w:tc>
        <w:tc>
          <w:tcPr>
            <w:tcW w:w="1696" w:type="dxa"/>
          </w:tcPr>
          <w:p w14:paraId="664B49DC" w14:textId="058866E5"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715D65E5" w14:textId="1755D097"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96BE0" w14:paraId="2A1D907E" w14:textId="77777777" w:rsidTr="00B85D34">
        <w:tc>
          <w:tcPr>
            <w:tcW w:w="1040" w:type="dxa"/>
          </w:tcPr>
          <w:p w14:paraId="4F3830E5" w14:textId="1C273DCC"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39B88E5E" w14:textId="65D1C225"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783A896E" w14:textId="2E343FBD"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78B746A1" w14:textId="5F482BEA"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96BE0" w14:paraId="4D0B07DD" w14:textId="77777777" w:rsidTr="00B85D34">
        <w:tc>
          <w:tcPr>
            <w:tcW w:w="1040" w:type="dxa"/>
          </w:tcPr>
          <w:p w14:paraId="4B3CEAF2" w14:textId="058C04A7"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7B0E1017" w14:textId="2CC8130D"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658C3BD0" w14:textId="072E5364"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4FDF8556" w14:textId="2D8CEB9E"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96BE0" w14:paraId="3D0DB936" w14:textId="77777777" w:rsidTr="00B85D34">
        <w:tc>
          <w:tcPr>
            <w:tcW w:w="1040" w:type="dxa"/>
          </w:tcPr>
          <w:p w14:paraId="3B397809" w14:textId="2CC1FCF0"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26BEC770" w14:textId="33E51C03"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7FF5E92D" w14:textId="059498A2"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17FF6D38" w14:textId="5F1B59BA"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B85D34" w14:paraId="7313ECF8" w14:textId="77777777" w:rsidTr="00B85D34">
        <w:tc>
          <w:tcPr>
            <w:tcW w:w="1040" w:type="dxa"/>
          </w:tcPr>
          <w:p w14:paraId="52DE66DE" w14:textId="42D2F3B3" w:rsidR="00B85D34" w:rsidRDefault="00B85D34" w:rsidP="00B85D34">
            <w:pPr>
              <w:spacing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391D2A9D" w14:textId="31DBF691" w:rsidR="00B85D34" w:rsidRDefault="00B85D34" w:rsidP="00B85D34">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2EF8AC51" w14:textId="5E8ED8AA"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14F76CC1" w14:textId="291AD03E"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B85D34" w14:paraId="47D718FC" w14:textId="77777777" w:rsidTr="00B85D34">
        <w:tc>
          <w:tcPr>
            <w:tcW w:w="1040" w:type="dxa"/>
          </w:tcPr>
          <w:p w14:paraId="1FB8667D" w14:textId="757492BE" w:rsidR="00B85D34" w:rsidRDefault="00B85D34" w:rsidP="00B85D34">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004096F7" w14:textId="046A6945" w:rsidR="00B85D34" w:rsidRDefault="00B85D34" w:rsidP="00B85D34">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48EC3522" w14:textId="26A03DDA"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28BF240F" w14:textId="5E56F626"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B85D34" w14:paraId="1E5C24F1" w14:textId="77777777" w:rsidTr="00B85D34">
        <w:tc>
          <w:tcPr>
            <w:tcW w:w="1040" w:type="dxa"/>
          </w:tcPr>
          <w:p w14:paraId="52872B7A" w14:textId="0783E57F" w:rsidR="00B85D34" w:rsidRDefault="00B85D34" w:rsidP="00B85D34">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7</w:t>
            </w:r>
          </w:p>
        </w:tc>
        <w:tc>
          <w:tcPr>
            <w:tcW w:w="5293" w:type="dxa"/>
          </w:tcPr>
          <w:p w14:paraId="269BBF83" w14:textId="45AB64C5" w:rsidR="00B85D34" w:rsidRDefault="00B85D34" w:rsidP="00B85D34">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w:t>
            </w:r>
            <w:r w:rsidR="001D71CF" w:rsidRPr="00B85D34">
              <w:rPr>
                <w:rFonts w:ascii="Times New Roman" w:hAnsi="Times New Roman" w:cs="Times New Roman"/>
                <w:sz w:val="24"/>
                <w:szCs w:val="24"/>
              </w:rPr>
              <w:t>requests</w:t>
            </w:r>
            <w:r w:rsidRPr="00B85D34">
              <w:rPr>
                <w:rFonts w:ascii="Times New Roman" w:hAnsi="Times New Roman" w:cs="Times New Roman"/>
                <w:sz w:val="24"/>
                <w:szCs w:val="24"/>
              </w:rPr>
              <w:t>.</w:t>
            </w:r>
          </w:p>
        </w:tc>
        <w:tc>
          <w:tcPr>
            <w:tcW w:w="1696" w:type="dxa"/>
          </w:tcPr>
          <w:p w14:paraId="400ED669" w14:textId="6C4EB85D"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14446179" w14:textId="2B394960"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2C412871" w14:textId="3FC32815" w:rsidR="00AC200B" w:rsidRDefault="001D71CF" w:rsidP="001D71CF">
      <w:pPr>
        <w:pStyle w:val="Heading1"/>
        <w:numPr>
          <w:ilvl w:val="0"/>
          <w:numId w:val="15"/>
        </w:numPr>
        <w:spacing w:line="360" w:lineRule="auto"/>
      </w:pPr>
      <w:bookmarkStart w:id="27" w:name="_Toc120468746"/>
      <w:r>
        <w:t>Chapter Summary</w:t>
      </w:r>
      <w:bookmarkEnd w:id="27"/>
    </w:p>
    <w:p w14:paraId="72852D0C" w14:textId="4B4B7179" w:rsidR="00AC200B" w:rsidRPr="00AC200B" w:rsidRDefault="00AC200B" w:rsidP="00AC200B">
      <w:pPr>
        <w:spacing w:line="360" w:lineRule="auto"/>
        <w:jc w:val="both"/>
        <w:rPr>
          <w:rFonts w:ascii="Times New Roman" w:hAnsi="Times New Roman" w:cs="Times New Roman"/>
          <w:sz w:val="24"/>
          <w:szCs w:val="24"/>
        </w:rPr>
        <w:sectPr w:rsidR="00AC200B" w:rsidRPr="00AC200B" w:rsidSect="00FF43C3">
          <w:headerReference w:type="default" r:id="rId26"/>
          <w:headerReference w:type="first" r:id="rId27"/>
          <w:footerReference w:type="first" r:id="rId28"/>
          <w:pgSz w:w="12240" w:h="15840"/>
          <w:pgMar w:top="1440" w:right="1440" w:bottom="1440" w:left="1440" w:header="720" w:footer="720" w:gutter="0"/>
          <w:pgNumType w:start="1"/>
          <w:cols w:space="720"/>
          <w:titlePg/>
          <w:docGrid w:linePitch="360"/>
        </w:sectPr>
      </w:pPr>
      <w:r w:rsidRPr="00AC200B">
        <w:rPr>
          <w:rFonts w:ascii="Times New Roman" w:hAnsi="Times New Roman" w:cs="Times New Roman"/>
          <w:sz w:val="24"/>
          <w:szCs w:val="24"/>
        </w:rPr>
        <w:t xml:space="preserve">In this chapter, a Rich Picture Diagram was created to show how the system interacts with society and the system stakeholders. The stakeholders were represented using </w:t>
      </w:r>
      <w:r w:rsidRPr="00AC200B">
        <w:rPr>
          <w:rFonts w:ascii="Times New Roman" w:hAnsi="Times New Roman" w:cs="Times New Roman"/>
          <w:sz w:val="24"/>
          <w:szCs w:val="24"/>
          <w:u w:val="single"/>
        </w:rPr>
        <w:t>Saunder's Onion model</w:t>
      </w:r>
      <w:r w:rsidRPr="00AC200B">
        <w:rPr>
          <w:rFonts w:ascii="Times New Roman" w:hAnsi="Times New Roman" w:cs="Times New Roman"/>
          <w:sz w:val="24"/>
          <w:szCs w:val="24"/>
        </w:rPr>
        <w:t>, which included the flow of influence from each stakeholder. To acquire all the necessary information and the opinions of potential system stakeholders, requirement gathering approaches were used. Last but not least, the insights gained from the requirement elicitation approaches were used to specify the system's use cases, functional requirements, and non-functional requirements.</w:t>
      </w:r>
    </w:p>
    <w:p w14:paraId="0EC579C2" w14:textId="48DCCC30" w:rsidR="00605AAC" w:rsidRDefault="00605AAC" w:rsidP="00AC200B">
      <w:pPr>
        <w:pStyle w:val="Heading1"/>
        <w:spacing w:line="360" w:lineRule="auto"/>
        <w:rPr>
          <w:rFonts w:cs="Times New Roman"/>
        </w:rPr>
      </w:pPr>
    </w:p>
    <w:sectPr w:rsidR="00605AAC" w:rsidSect="00FF43C3">
      <w:pgSz w:w="12240" w:h="15840"/>
      <w:pgMar w:top="1440" w:right="1440" w:bottom="1440" w:left="1440" w:header="720" w:footer="720" w:gutter="0"/>
      <w:pgNumType w:fmt="upperRoman"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 w:author="Nazhim kalam" w:date="2022-12-08T11:18:00Z" w:initials="Nk">
    <w:p w14:paraId="6A6E2F58" w14:textId="6A483C55" w:rsidR="00FC20EC" w:rsidRDefault="00FC20EC">
      <w:pPr>
        <w:pStyle w:val="CommentText"/>
      </w:pPr>
      <w:r>
        <w:rPr>
          <w:rStyle w:val="CommentReference"/>
        </w:rPr>
        <w:annotationRef/>
      </w:r>
      <w:r>
        <w:t xml:space="preserve">Use strong verb and a strong noun for a </w:t>
      </w:r>
      <w:proofErr w:type="spellStart"/>
      <w:r>
        <w:t>usecase</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6E2F58" w15:done="1"/>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E043BB" w14:textId="77777777" w:rsidR="00CA1B51" w:rsidRDefault="00CA1B51" w:rsidP="00BD4347">
      <w:pPr>
        <w:spacing w:after="0" w:line="240" w:lineRule="auto"/>
      </w:pPr>
      <w:r>
        <w:separator/>
      </w:r>
    </w:p>
  </w:endnote>
  <w:endnote w:type="continuationSeparator" w:id="0">
    <w:p w14:paraId="61FA7187" w14:textId="77777777" w:rsidR="00CA1B51" w:rsidRDefault="00CA1B51"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73D28448" w:rsidR="00FC20EC" w:rsidRPr="00F50116" w:rsidRDefault="00FC20EC">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FC20EC" w:rsidRPr="00463629" w:rsidRDefault="00FC20EC">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1E42FC6D" w:rsidR="00FC20EC" w:rsidRPr="00463629" w:rsidRDefault="00FC20EC">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F3EDBE" w14:textId="77777777" w:rsidR="00CA1B51" w:rsidRDefault="00CA1B51" w:rsidP="00BD4347">
      <w:pPr>
        <w:spacing w:after="0" w:line="240" w:lineRule="auto"/>
      </w:pPr>
      <w:r>
        <w:separator/>
      </w:r>
    </w:p>
  </w:footnote>
  <w:footnote w:type="continuationSeparator" w:id="0">
    <w:p w14:paraId="3C768A81" w14:textId="77777777" w:rsidR="00CA1B51" w:rsidRDefault="00CA1B51"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699AF42C" w:rsidR="00FC20EC" w:rsidRPr="003C6E3B" w:rsidRDefault="00FC20EC">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Generalized Abstractive Text Summarization Using Optimized Transformers                       </w:t>
    </w:r>
    <w:r>
      <w:rPr>
        <w:rFonts w:ascii="Times New Roman" w:hAnsi="Times New Roman" w:cs="Times New Roman"/>
        <w:color w:val="404040" w:themeColor="text1" w:themeTint="BF"/>
        <w:sz w:val="24"/>
        <w:szCs w:val="24"/>
      </w:rPr>
      <w:tab/>
      <w:t xml:space="preserve">  SR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FC20EC" w:rsidRPr="00E30F84" w:rsidRDefault="00FC20EC"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31CA26FF" w:rsidR="00FC20EC" w:rsidRPr="009774B4" w:rsidRDefault="00FC20EC" w:rsidP="009774B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SR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50D9A760" w:rsidR="00FC20EC" w:rsidRPr="005E2C25" w:rsidRDefault="00FC20EC">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S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34013"/>
    <w:multiLevelType w:val="multilevel"/>
    <w:tmpl w:val="66787F54"/>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0" w15:restartNumberingAfterBreak="0">
    <w:nsid w:val="47CF0438"/>
    <w:multiLevelType w:val="hybridMultilevel"/>
    <w:tmpl w:val="8716DD02"/>
    <w:lvl w:ilvl="0" w:tplc="FEB63F02">
      <w:start w:val="9"/>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4A26117"/>
    <w:multiLevelType w:val="hybridMultilevel"/>
    <w:tmpl w:val="BAE09716"/>
    <w:lvl w:ilvl="0" w:tplc="01B4CCA0">
      <w:start w:val="9"/>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694DBD"/>
    <w:multiLevelType w:val="hybridMultilevel"/>
    <w:tmpl w:val="3348ABF8"/>
    <w:lvl w:ilvl="0" w:tplc="926CA0EE">
      <w:start w:val="9"/>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7"/>
  </w:num>
  <w:num w:numId="3">
    <w:abstractNumId w:val="9"/>
  </w:num>
  <w:num w:numId="4">
    <w:abstractNumId w:val="2"/>
  </w:num>
  <w:num w:numId="5">
    <w:abstractNumId w:val="18"/>
  </w:num>
  <w:num w:numId="6">
    <w:abstractNumId w:val="14"/>
  </w:num>
  <w:num w:numId="7">
    <w:abstractNumId w:val="11"/>
  </w:num>
  <w:num w:numId="8">
    <w:abstractNumId w:val="15"/>
  </w:num>
  <w:num w:numId="9">
    <w:abstractNumId w:val="4"/>
  </w:num>
  <w:num w:numId="10">
    <w:abstractNumId w:val="8"/>
  </w:num>
  <w:num w:numId="11">
    <w:abstractNumId w:val="6"/>
  </w:num>
  <w:num w:numId="12">
    <w:abstractNumId w:val="5"/>
  </w:num>
  <w:num w:numId="13">
    <w:abstractNumId w:val="13"/>
  </w:num>
  <w:num w:numId="14">
    <w:abstractNumId w:val="3"/>
  </w:num>
  <w:num w:numId="15">
    <w:abstractNumId w:val="1"/>
  </w:num>
  <w:num w:numId="16">
    <w:abstractNumId w:val="16"/>
  </w:num>
  <w:num w:numId="17">
    <w:abstractNumId w:val="19"/>
  </w:num>
  <w:num w:numId="18">
    <w:abstractNumId w:val="10"/>
  </w:num>
  <w:num w:numId="19">
    <w:abstractNumId w:val="0"/>
  </w:num>
  <w:num w:numId="2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zhim kalam">
    <w15:presenceInfo w15:providerId="Windows Live" w15:userId="acea8f6f3d394e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MqkFAALhDM4tAAAA"/>
  </w:docVars>
  <w:rsids>
    <w:rsidRoot w:val="007F197D"/>
    <w:rsid w:val="000005BC"/>
    <w:rsid w:val="00000C18"/>
    <w:rsid w:val="00001CF5"/>
    <w:rsid w:val="00002330"/>
    <w:rsid w:val="00002696"/>
    <w:rsid w:val="000035AF"/>
    <w:rsid w:val="000036F2"/>
    <w:rsid w:val="00003F7D"/>
    <w:rsid w:val="000041A9"/>
    <w:rsid w:val="000041C2"/>
    <w:rsid w:val="00004BE3"/>
    <w:rsid w:val="00007156"/>
    <w:rsid w:val="00007F2A"/>
    <w:rsid w:val="00010906"/>
    <w:rsid w:val="00011434"/>
    <w:rsid w:val="000130F7"/>
    <w:rsid w:val="00014882"/>
    <w:rsid w:val="00014DE0"/>
    <w:rsid w:val="000152CD"/>
    <w:rsid w:val="000156DA"/>
    <w:rsid w:val="00017D61"/>
    <w:rsid w:val="000200B7"/>
    <w:rsid w:val="00020914"/>
    <w:rsid w:val="00020BAE"/>
    <w:rsid w:val="00020C09"/>
    <w:rsid w:val="00021740"/>
    <w:rsid w:val="0002243E"/>
    <w:rsid w:val="000224B7"/>
    <w:rsid w:val="00022AF5"/>
    <w:rsid w:val="00022BAF"/>
    <w:rsid w:val="00023073"/>
    <w:rsid w:val="00024E60"/>
    <w:rsid w:val="00025735"/>
    <w:rsid w:val="00025E39"/>
    <w:rsid w:val="000264C2"/>
    <w:rsid w:val="00027AB8"/>
    <w:rsid w:val="00027FF6"/>
    <w:rsid w:val="000312C0"/>
    <w:rsid w:val="00032A5B"/>
    <w:rsid w:val="000333DE"/>
    <w:rsid w:val="00033AD9"/>
    <w:rsid w:val="0003480D"/>
    <w:rsid w:val="00034EB0"/>
    <w:rsid w:val="000354D9"/>
    <w:rsid w:val="00035738"/>
    <w:rsid w:val="00035774"/>
    <w:rsid w:val="00035C1C"/>
    <w:rsid w:val="00037520"/>
    <w:rsid w:val="00037FDA"/>
    <w:rsid w:val="000400E8"/>
    <w:rsid w:val="00040A32"/>
    <w:rsid w:val="00040D47"/>
    <w:rsid w:val="00040F04"/>
    <w:rsid w:val="00041B8E"/>
    <w:rsid w:val="00041D3D"/>
    <w:rsid w:val="000422BB"/>
    <w:rsid w:val="00042703"/>
    <w:rsid w:val="00042802"/>
    <w:rsid w:val="00043194"/>
    <w:rsid w:val="000445EA"/>
    <w:rsid w:val="00044C08"/>
    <w:rsid w:val="00044D84"/>
    <w:rsid w:val="000463C0"/>
    <w:rsid w:val="000464A3"/>
    <w:rsid w:val="000472BB"/>
    <w:rsid w:val="000478F6"/>
    <w:rsid w:val="0004798F"/>
    <w:rsid w:val="00050432"/>
    <w:rsid w:val="0005130D"/>
    <w:rsid w:val="000516B7"/>
    <w:rsid w:val="00053B1E"/>
    <w:rsid w:val="00053D66"/>
    <w:rsid w:val="00055AEA"/>
    <w:rsid w:val="00055F44"/>
    <w:rsid w:val="00057258"/>
    <w:rsid w:val="00060B10"/>
    <w:rsid w:val="000615D4"/>
    <w:rsid w:val="00062773"/>
    <w:rsid w:val="000629AC"/>
    <w:rsid w:val="00063253"/>
    <w:rsid w:val="000636EC"/>
    <w:rsid w:val="00064986"/>
    <w:rsid w:val="000650B1"/>
    <w:rsid w:val="00065F34"/>
    <w:rsid w:val="00066343"/>
    <w:rsid w:val="00066FBE"/>
    <w:rsid w:val="00067557"/>
    <w:rsid w:val="00070106"/>
    <w:rsid w:val="00070183"/>
    <w:rsid w:val="0007024D"/>
    <w:rsid w:val="000705A1"/>
    <w:rsid w:val="000709D6"/>
    <w:rsid w:val="00070E40"/>
    <w:rsid w:val="00071AB0"/>
    <w:rsid w:val="000745EC"/>
    <w:rsid w:val="00074A63"/>
    <w:rsid w:val="00075187"/>
    <w:rsid w:val="00075312"/>
    <w:rsid w:val="00075F2E"/>
    <w:rsid w:val="0007601A"/>
    <w:rsid w:val="000800F9"/>
    <w:rsid w:val="00080ADB"/>
    <w:rsid w:val="00080D50"/>
    <w:rsid w:val="00081D39"/>
    <w:rsid w:val="000821CE"/>
    <w:rsid w:val="0008280F"/>
    <w:rsid w:val="00082CA0"/>
    <w:rsid w:val="00082CE0"/>
    <w:rsid w:val="00084480"/>
    <w:rsid w:val="0008627A"/>
    <w:rsid w:val="00086DA1"/>
    <w:rsid w:val="00087B62"/>
    <w:rsid w:val="00087FC4"/>
    <w:rsid w:val="000902F3"/>
    <w:rsid w:val="00090498"/>
    <w:rsid w:val="0009181A"/>
    <w:rsid w:val="00091A54"/>
    <w:rsid w:val="00092725"/>
    <w:rsid w:val="0009291F"/>
    <w:rsid w:val="00092D9C"/>
    <w:rsid w:val="00093C87"/>
    <w:rsid w:val="00093FB2"/>
    <w:rsid w:val="00095B4F"/>
    <w:rsid w:val="00096BE0"/>
    <w:rsid w:val="00097548"/>
    <w:rsid w:val="00097798"/>
    <w:rsid w:val="000A04B2"/>
    <w:rsid w:val="000A0A92"/>
    <w:rsid w:val="000A0BA4"/>
    <w:rsid w:val="000A4391"/>
    <w:rsid w:val="000A445F"/>
    <w:rsid w:val="000A45A3"/>
    <w:rsid w:val="000A4989"/>
    <w:rsid w:val="000A5567"/>
    <w:rsid w:val="000A5968"/>
    <w:rsid w:val="000A654A"/>
    <w:rsid w:val="000A76A1"/>
    <w:rsid w:val="000A7E48"/>
    <w:rsid w:val="000B0468"/>
    <w:rsid w:val="000B0928"/>
    <w:rsid w:val="000B0B95"/>
    <w:rsid w:val="000B0D1D"/>
    <w:rsid w:val="000B1A63"/>
    <w:rsid w:val="000B1F7D"/>
    <w:rsid w:val="000B51FB"/>
    <w:rsid w:val="000B66F8"/>
    <w:rsid w:val="000B77E7"/>
    <w:rsid w:val="000C175B"/>
    <w:rsid w:val="000C1DD6"/>
    <w:rsid w:val="000C1E00"/>
    <w:rsid w:val="000C3950"/>
    <w:rsid w:val="000C6B9A"/>
    <w:rsid w:val="000D0C53"/>
    <w:rsid w:val="000D0CC7"/>
    <w:rsid w:val="000D0FA7"/>
    <w:rsid w:val="000D1F10"/>
    <w:rsid w:val="000D1FF1"/>
    <w:rsid w:val="000D205C"/>
    <w:rsid w:val="000D25C5"/>
    <w:rsid w:val="000D45E7"/>
    <w:rsid w:val="000D48C2"/>
    <w:rsid w:val="000D540C"/>
    <w:rsid w:val="000D54B8"/>
    <w:rsid w:val="000D5EFE"/>
    <w:rsid w:val="000D6FC7"/>
    <w:rsid w:val="000E0803"/>
    <w:rsid w:val="000E16F1"/>
    <w:rsid w:val="000E1DF5"/>
    <w:rsid w:val="000E252A"/>
    <w:rsid w:val="000E2A94"/>
    <w:rsid w:val="000E2F4E"/>
    <w:rsid w:val="000E4575"/>
    <w:rsid w:val="000E7478"/>
    <w:rsid w:val="000E75DC"/>
    <w:rsid w:val="000E76B1"/>
    <w:rsid w:val="000F03FE"/>
    <w:rsid w:val="000F0A11"/>
    <w:rsid w:val="000F2B4B"/>
    <w:rsid w:val="000F3B93"/>
    <w:rsid w:val="000F469E"/>
    <w:rsid w:val="000F48A8"/>
    <w:rsid w:val="000F60BE"/>
    <w:rsid w:val="00100134"/>
    <w:rsid w:val="00100D7C"/>
    <w:rsid w:val="00101804"/>
    <w:rsid w:val="001019CC"/>
    <w:rsid w:val="001033C7"/>
    <w:rsid w:val="00104190"/>
    <w:rsid w:val="00105825"/>
    <w:rsid w:val="0010597C"/>
    <w:rsid w:val="001059E6"/>
    <w:rsid w:val="001061AB"/>
    <w:rsid w:val="001071F4"/>
    <w:rsid w:val="001106D4"/>
    <w:rsid w:val="00110CD4"/>
    <w:rsid w:val="001124F8"/>
    <w:rsid w:val="00113AFF"/>
    <w:rsid w:val="00114BE8"/>
    <w:rsid w:val="001156DC"/>
    <w:rsid w:val="0011582E"/>
    <w:rsid w:val="00115BF9"/>
    <w:rsid w:val="0011667F"/>
    <w:rsid w:val="001166DE"/>
    <w:rsid w:val="0011676F"/>
    <w:rsid w:val="0011694C"/>
    <w:rsid w:val="001179A7"/>
    <w:rsid w:val="001228B7"/>
    <w:rsid w:val="00122A7E"/>
    <w:rsid w:val="001233A7"/>
    <w:rsid w:val="00124162"/>
    <w:rsid w:val="00124CBB"/>
    <w:rsid w:val="001257B5"/>
    <w:rsid w:val="00125E3D"/>
    <w:rsid w:val="00126345"/>
    <w:rsid w:val="00126E1B"/>
    <w:rsid w:val="001275B8"/>
    <w:rsid w:val="00130C2F"/>
    <w:rsid w:val="001310E7"/>
    <w:rsid w:val="00131DA7"/>
    <w:rsid w:val="0013284B"/>
    <w:rsid w:val="001351B3"/>
    <w:rsid w:val="00135410"/>
    <w:rsid w:val="00135ADE"/>
    <w:rsid w:val="001364A2"/>
    <w:rsid w:val="00136BD9"/>
    <w:rsid w:val="001416F4"/>
    <w:rsid w:val="00141BE2"/>
    <w:rsid w:val="001425BB"/>
    <w:rsid w:val="0014272B"/>
    <w:rsid w:val="00142E42"/>
    <w:rsid w:val="0014351B"/>
    <w:rsid w:val="00143973"/>
    <w:rsid w:val="00144683"/>
    <w:rsid w:val="00144C12"/>
    <w:rsid w:val="00145182"/>
    <w:rsid w:val="00145787"/>
    <w:rsid w:val="00146948"/>
    <w:rsid w:val="00146E6B"/>
    <w:rsid w:val="00146F1D"/>
    <w:rsid w:val="001473CE"/>
    <w:rsid w:val="00147682"/>
    <w:rsid w:val="00150660"/>
    <w:rsid w:val="00150A5D"/>
    <w:rsid w:val="0015168D"/>
    <w:rsid w:val="00152225"/>
    <w:rsid w:val="00152D72"/>
    <w:rsid w:val="0015389A"/>
    <w:rsid w:val="00155009"/>
    <w:rsid w:val="001559C3"/>
    <w:rsid w:val="00156307"/>
    <w:rsid w:val="00156CB0"/>
    <w:rsid w:val="00157401"/>
    <w:rsid w:val="00157EDD"/>
    <w:rsid w:val="00157EFD"/>
    <w:rsid w:val="001604C9"/>
    <w:rsid w:val="00160548"/>
    <w:rsid w:val="001605DE"/>
    <w:rsid w:val="0016097A"/>
    <w:rsid w:val="00161649"/>
    <w:rsid w:val="001645ED"/>
    <w:rsid w:val="00164EC6"/>
    <w:rsid w:val="00165375"/>
    <w:rsid w:val="001658DF"/>
    <w:rsid w:val="00165B80"/>
    <w:rsid w:val="00165C76"/>
    <w:rsid w:val="00165D64"/>
    <w:rsid w:val="00166981"/>
    <w:rsid w:val="00172242"/>
    <w:rsid w:val="00172E7B"/>
    <w:rsid w:val="001736B6"/>
    <w:rsid w:val="00173D15"/>
    <w:rsid w:val="00174698"/>
    <w:rsid w:val="0017473C"/>
    <w:rsid w:val="00174B2B"/>
    <w:rsid w:val="001758C7"/>
    <w:rsid w:val="0017591A"/>
    <w:rsid w:val="00177AB1"/>
    <w:rsid w:val="0018013A"/>
    <w:rsid w:val="00180798"/>
    <w:rsid w:val="001808DD"/>
    <w:rsid w:val="001810F7"/>
    <w:rsid w:val="00181814"/>
    <w:rsid w:val="00182031"/>
    <w:rsid w:val="00182326"/>
    <w:rsid w:val="0018291D"/>
    <w:rsid w:val="00183FF7"/>
    <w:rsid w:val="00184383"/>
    <w:rsid w:val="001843F9"/>
    <w:rsid w:val="00184C69"/>
    <w:rsid w:val="00184CD9"/>
    <w:rsid w:val="00184E3C"/>
    <w:rsid w:val="00185237"/>
    <w:rsid w:val="00185570"/>
    <w:rsid w:val="00185C13"/>
    <w:rsid w:val="00186644"/>
    <w:rsid w:val="00187420"/>
    <w:rsid w:val="00187AA4"/>
    <w:rsid w:val="00187D61"/>
    <w:rsid w:val="00187E25"/>
    <w:rsid w:val="00187E8F"/>
    <w:rsid w:val="00190059"/>
    <w:rsid w:val="001901A3"/>
    <w:rsid w:val="00190ED1"/>
    <w:rsid w:val="00191804"/>
    <w:rsid w:val="0019308D"/>
    <w:rsid w:val="00194736"/>
    <w:rsid w:val="00195CF5"/>
    <w:rsid w:val="00196CC3"/>
    <w:rsid w:val="00197902"/>
    <w:rsid w:val="00197952"/>
    <w:rsid w:val="001A0682"/>
    <w:rsid w:val="001A0A0C"/>
    <w:rsid w:val="001A0E29"/>
    <w:rsid w:val="001A1966"/>
    <w:rsid w:val="001A1E42"/>
    <w:rsid w:val="001A285D"/>
    <w:rsid w:val="001A2BDD"/>
    <w:rsid w:val="001A53B4"/>
    <w:rsid w:val="001A5FF2"/>
    <w:rsid w:val="001A68F0"/>
    <w:rsid w:val="001A6BB7"/>
    <w:rsid w:val="001A70F9"/>
    <w:rsid w:val="001A71BA"/>
    <w:rsid w:val="001A7B9E"/>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4E4"/>
    <w:rsid w:val="001B7C48"/>
    <w:rsid w:val="001C0312"/>
    <w:rsid w:val="001C072B"/>
    <w:rsid w:val="001C0C4E"/>
    <w:rsid w:val="001C1E38"/>
    <w:rsid w:val="001C2578"/>
    <w:rsid w:val="001C2B16"/>
    <w:rsid w:val="001C3273"/>
    <w:rsid w:val="001C3CCD"/>
    <w:rsid w:val="001C40F6"/>
    <w:rsid w:val="001C5182"/>
    <w:rsid w:val="001C5BCB"/>
    <w:rsid w:val="001C6035"/>
    <w:rsid w:val="001C7CA5"/>
    <w:rsid w:val="001D0DBE"/>
    <w:rsid w:val="001D0F7D"/>
    <w:rsid w:val="001D21BF"/>
    <w:rsid w:val="001D227B"/>
    <w:rsid w:val="001D2738"/>
    <w:rsid w:val="001D4120"/>
    <w:rsid w:val="001D6755"/>
    <w:rsid w:val="001D69B7"/>
    <w:rsid w:val="001D71CF"/>
    <w:rsid w:val="001D7621"/>
    <w:rsid w:val="001D7A1D"/>
    <w:rsid w:val="001D7ADE"/>
    <w:rsid w:val="001E046E"/>
    <w:rsid w:val="001E14B1"/>
    <w:rsid w:val="001E2854"/>
    <w:rsid w:val="001E2C87"/>
    <w:rsid w:val="001E2F97"/>
    <w:rsid w:val="001E3E9B"/>
    <w:rsid w:val="001E43E9"/>
    <w:rsid w:val="001E4913"/>
    <w:rsid w:val="001E5853"/>
    <w:rsid w:val="001E6FB8"/>
    <w:rsid w:val="001F049D"/>
    <w:rsid w:val="001F08B0"/>
    <w:rsid w:val="001F14D0"/>
    <w:rsid w:val="001F155E"/>
    <w:rsid w:val="001F38D2"/>
    <w:rsid w:val="001F45DF"/>
    <w:rsid w:val="001F498D"/>
    <w:rsid w:val="001F4EB4"/>
    <w:rsid w:val="001F5669"/>
    <w:rsid w:val="001F59DA"/>
    <w:rsid w:val="001F5C59"/>
    <w:rsid w:val="001F658A"/>
    <w:rsid w:val="001F7007"/>
    <w:rsid w:val="001F78A1"/>
    <w:rsid w:val="001F7ED7"/>
    <w:rsid w:val="002004C1"/>
    <w:rsid w:val="00201FD6"/>
    <w:rsid w:val="00202856"/>
    <w:rsid w:val="00203154"/>
    <w:rsid w:val="00203725"/>
    <w:rsid w:val="00203C66"/>
    <w:rsid w:val="00204608"/>
    <w:rsid w:val="00204D7C"/>
    <w:rsid w:val="0020508C"/>
    <w:rsid w:val="002050D6"/>
    <w:rsid w:val="002052DB"/>
    <w:rsid w:val="00205310"/>
    <w:rsid w:val="0020564F"/>
    <w:rsid w:val="00205A41"/>
    <w:rsid w:val="00205B2E"/>
    <w:rsid w:val="00206013"/>
    <w:rsid w:val="00206EC5"/>
    <w:rsid w:val="002077FC"/>
    <w:rsid w:val="00207FE5"/>
    <w:rsid w:val="0021048B"/>
    <w:rsid w:val="002118F1"/>
    <w:rsid w:val="0021260A"/>
    <w:rsid w:val="0021394A"/>
    <w:rsid w:val="00213FEB"/>
    <w:rsid w:val="00214506"/>
    <w:rsid w:val="00215FA4"/>
    <w:rsid w:val="0022020A"/>
    <w:rsid w:val="00220334"/>
    <w:rsid w:val="00220C5B"/>
    <w:rsid w:val="002210BA"/>
    <w:rsid w:val="00222447"/>
    <w:rsid w:val="00222A77"/>
    <w:rsid w:val="00222ECF"/>
    <w:rsid w:val="00223D85"/>
    <w:rsid w:val="00223EDF"/>
    <w:rsid w:val="0022433D"/>
    <w:rsid w:val="00225F3C"/>
    <w:rsid w:val="00227665"/>
    <w:rsid w:val="00227858"/>
    <w:rsid w:val="00227E0C"/>
    <w:rsid w:val="00231050"/>
    <w:rsid w:val="0023131D"/>
    <w:rsid w:val="0023178A"/>
    <w:rsid w:val="00233653"/>
    <w:rsid w:val="002336BF"/>
    <w:rsid w:val="002360AE"/>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A08"/>
    <w:rsid w:val="00242DE8"/>
    <w:rsid w:val="002434EF"/>
    <w:rsid w:val="002435BA"/>
    <w:rsid w:val="00243950"/>
    <w:rsid w:val="002440C8"/>
    <w:rsid w:val="002440DB"/>
    <w:rsid w:val="0024539C"/>
    <w:rsid w:val="00245595"/>
    <w:rsid w:val="00245EBC"/>
    <w:rsid w:val="00246BF2"/>
    <w:rsid w:val="002509FA"/>
    <w:rsid w:val="00250E9C"/>
    <w:rsid w:val="00251B78"/>
    <w:rsid w:val="00252283"/>
    <w:rsid w:val="00252605"/>
    <w:rsid w:val="00252833"/>
    <w:rsid w:val="00253164"/>
    <w:rsid w:val="00254DA4"/>
    <w:rsid w:val="002557F0"/>
    <w:rsid w:val="002558DC"/>
    <w:rsid w:val="0025595D"/>
    <w:rsid w:val="00255A9F"/>
    <w:rsid w:val="00256034"/>
    <w:rsid w:val="00257781"/>
    <w:rsid w:val="00257E15"/>
    <w:rsid w:val="00257E54"/>
    <w:rsid w:val="002606C0"/>
    <w:rsid w:val="00260EC4"/>
    <w:rsid w:val="00260F1E"/>
    <w:rsid w:val="002630A8"/>
    <w:rsid w:val="00263CCF"/>
    <w:rsid w:val="00263F39"/>
    <w:rsid w:val="00265154"/>
    <w:rsid w:val="0026692C"/>
    <w:rsid w:val="00266F09"/>
    <w:rsid w:val="00270995"/>
    <w:rsid w:val="002721D2"/>
    <w:rsid w:val="00272289"/>
    <w:rsid w:val="002724E1"/>
    <w:rsid w:val="00272936"/>
    <w:rsid w:val="00274717"/>
    <w:rsid w:val="00276AE1"/>
    <w:rsid w:val="00277999"/>
    <w:rsid w:val="00277C43"/>
    <w:rsid w:val="00277EF6"/>
    <w:rsid w:val="00280A41"/>
    <w:rsid w:val="0028163A"/>
    <w:rsid w:val="00282556"/>
    <w:rsid w:val="00282A65"/>
    <w:rsid w:val="00282C5B"/>
    <w:rsid w:val="002848E1"/>
    <w:rsid w:val="00285095"/>
    <w:rsid w:val="002856A3"/>
    <w:rsid w:val="002873A4"/>
    <w:rsid w:val="00290305"/>
    <w:rsid w:val="00290A91"/>
    <w:rsid w:val="0029176E"/>
    <w:rsid w:val="00291A08"/>
    <w:rsid w:val="00292927"/>
    <w:rsid w:val="00293FB7"/>
    <w:rsid w:val="002949FE"/>
    <w:rsid w:val="0029509D"/>
    <w:rsid w:val="00295C76"/>
    <w:rsid w:val="00295E34"/>
    <w:rsid w:val="002962E5"/>
    <w:rsid w:val="00296B2B"/>
    <w:rsid w:val="002A2B23"/>
    <w:rsid w:val="002A2E65"/>
    <w:rsid w:val="002A30CE"/>
    <w:rsid w:val="002A31DB"/>
    <w:rsid w:val="002A3C31"/>
    <w:rsid w:val="002A43FA"/>
    <w:rsid w:val="002A4417"/>
    <w:rsid w:val="002A4C15"/>
    <w:rsid w:val="002A537D"/>
    <w:rsid w:val="002A6BB3"/>
    <w:rsid w:val="002B20CF"/>
    <w:rsid w:val="002B24D3"/>
    <w:rsid w:val="002B36EE"/>
    <w:rsid w:val="002B3806"/>
    <w:rsid w:val="002B4DA3"/>
    <w:rsid w:val="002B63D0"/>
    <w:rsid w:val="002B6679"/>
    <w:rsid w:val="002B7458"/>
    <w:rsid w:val="002C1157"/>
    <w:rsid w:val="002C1A13"/>
    <w:rsid w:val="002C1BA4"/>
    <w:rsid w:val="002C1C27"/>
    <w:rsid w:val="002C1C53"/>
    <w:rsid w:val="002C2EF1"/>
    <w:rsid w:val="002C3DF0"/>
    <w:rsid w:val="002C4291"/>
    <w:rsid w:val="002C5082"/>
    <w:rsid w:val="002C57E4"/>
    <w:rsid w:val="002C6307"/>
    <w:rsid w:val="002C634C"/>
    <w:rsid w:val="002C6594"/>
    <w:rsid w:val="002C69A5"/>
    <w:rsid w:val="002C7D06"/>
    <w:rsid w:val="002D198F"/>
    <w:rsid w:val="002D1A1A"/>
    <w:rsid w:val="002D27FC"/>
    <w:rsid w:val="002D3673"/>
    <w:rsid w:val="002D3F84"/>
    <w:rsid w:val="002D4D01"/>
    <w:rsid w:val="002D5B7A"/>
    <w:rsid w:val="002D5BE9"/>
    <w:rsid w:val="002D5CF1"/>
    <w:rsid w:val="002D5D4B"/>
    <w:rsid w:val="002D64C1"/>
    <w:rsid w:val="002D6A39"/>
    <w:rsid w:val="002D6B65"/>
    <w:rsid w:val="002D7733"/>
    <w:rsid w:val="002D77CC"/>
    <w:rsid w:val="002E09FA"/>
    <w:rsid w:val="002E0FCA"/>
    <w:rsid w:val="002E2882"/>
    <w:rsid w:val="002E3084"/>
    <w:rsid w:val="002E3C26"/>
    <w:rsid w:val="002E3C56"/>
    <w:rsid w:val="002E419C"/>
    <w:rsid w:val="002E453D"/>
    <w:rsid w:val="002E50BF"/>
    <w:rsid w:val="002E58E7"/>
    <w:rsid w:val="002E64DE"/>
    <w:rsid w:val="002E7616"/>
    <w:rsid w:val="002E7D78"/>
    <w:rsid w:val="002F17A6"/>
    <w:rsid w:val="002F2807"/>
    <w:rsid w:val="002F2D7E"/>
    <w:rsid w:val="002F337E"/>
    <w:rsid w:val="002F4BDA"/>
    <w:rsid w:val="002F54E4"/>
    <w:rsid w:val="002F59D3"/>
    <w:rsid w:val="002F6CCE"/>
    <w:rsid w:val="003001BE"/>
    <w:rsid w:val="003008BE"/>
    <w:rsid w:val="0030150B"/>
    <w:rsid w:val="00302F96"/>
    <w:rsid w:val="00303035"/>
    <w:rsid w:val="00303A6C"/>
    <w:rsid w:val="00303ABE"/>
    <w:rsid w:val="00303C3A"/>
    <w:rsid w:val="003050E5"/>
    <w:rsid w:val="00305362"/>
    <w:rsid w:val="00306600"/>
    <w:rsid w:val="00306758"/>
    <w:rsid w:val="00307032"/>
    <w:rsid w:val="003106F4"/>
    <w:rsid w:val="003114C9"/>
    <w:rsid w:val="00312962"/>
    <w:rsid w:val="00313850"/>
    <w:rsid w:val="00314216"/>
    <w:rsid w:val="003143F9"/>
    <w:rsid w:val="00314C43"/>
    <w:rsid w:val="00314DF6"/>
    <w:rsid w:val="0031527E"/>
    <w:rsid w:val="00316D15"/>
    <w:rsid w:val="0031769A"/>
    <w:rsid w:val="00317D23"/>
    <w:rsid w:val="00320D3C"/>
    <w:rsid w:val="00322421"/>
    <w:rsid w:val="00323A57"/>
    <w:rsid w:val="00323D7A"/>
    <w:rsid w:val="00323F94"/>
    <w:rsid w:val="00324784"/>
    <w:rsid w:val="00324C82"/>
    <w:rsid w:val="003251D0"/>
    <w:rsid w:val="00326827"/>
    <w:rsid w:val="00327A1B"/>
    <w:rsid w:val="00330CD0"/>
    <w:rsid w:val="00332A58"/>
    <w:rsid w:val="00332A8E"/>
    <w:rsid w:val="0033364A"/>
    <w:rsid w:val="00333A41"/>
    <w:rsid w:val="00334B39"/>
    <w:rsid w:val="00335FE1"/>
    <w:rsid w:val="00337588"/>
    <w:rsid w:val="00340377"/>
    <w:rsid w:val="00340962"/>
    <w:rsid w:val="00341D64"/>
    <w:rsid w:val="003424AF"/>
    <w:rsid w:val="003430CB"/>
    <w:rsid w:val="00343740"/>
    <w:rsid w:val="00344515"/>
    <w:rsid w:val="003447FC"/>
    <w:rsid w:val="00346089"/>
    <w:rsid w:val="00346CD9"/>
    <w:rsid w:val="0034763C"/>
    <w:rsid w:val="00350E6A"/>
    <w:rsid w:val="00351FC4"/>
    <w:rsid w:val="0035211D"/>
    <w:rsid w:val="0035259C"/>
    <w:rsid w:val="00353A6E"/>
    <w:rsid w:val="0035485E"/>
    <w:rsid w:val="00354ED3"/>
    <w:rsid w:val="00356496"/>
    <w:rsid w:val="0035704C"/>
    <w:rsid w:val="003571F5"/>
    <w:rsid w:val="00357EB2"/>
    <w:rsid w:val="00360512"/>
    <w:rsid w:val="00361041"/>
    <w:rsid w:val="00363693"/>
    <w:rsid w:val="0036426D"/>
    <w:rsid w:val="00364523"/>
    <w:rsid w:val="003648BD"/>
    <w:rsid w:val="00364F9B"/>
    <w:rsid w:val="00365845"/>
    <w:rsid w:val="00367427"/>
    <w:rsid w:val="00370060"/>
    <w:rsid w:val="0037009B"/>
    <w:rsid w:val="00370F1D"/>
    <w:rsid w:val="00373914"/>
    <w:rsid w:val="003758AD"/>
    <w:rsid w:val="00376358"/>
    <w:rsid w:val="00376B18"/>
    <w:rsid w:val="003778A5"/>
    <w:rsid w:val="00377E55"/>
    <w:rsid w:val="00380140"/>
    <w:rsid w:val="00380739"/>
    <w:rsid w:val="00380BB0"/>
    <w:rsid w:val="00380FF7"/>
    <w:rsid w:val="00382677"/>
    <w:rsid w:val="00382FFF"/>
    <w:rsid w:val="00383484"/>
    <w:rsid w:val="0038356C"/>
    <w:rsid w:val="00383853"/>
    <w:rsid w:val="00383EC7"/>
    <w:rsid w:val="003844C1"/>
    <w:rsid w:val="00384995"/>
    <w:rsid w:val="003851CA"/>
    <w:rsid w:val="003852D3"/>
    <w:rsid w:val="003878D2"/>
    <w:rsid w:val="00387AE1"/>
    <w:rsid w:val="00390827"/>
    <w:rsid w:val="00392A1B"/>
    <w:rsid w:val="00393381"/>
    <w:rsid w:val="00395195"/>
    <w:rsid w:val="003960D6"/>
    <w:rsid w:val="00396752"/>
    <w:rsid w:val="00397AE2"/>
    <w:rsid w:val="003A0826"/>
    <w:rsid w:val="003A2FD4"/>
    <w:rsid w:val="003A3122"/>
    <w:rsid w:val="003A3213"/>
    <w:rsid w:val="003A402F"/>
    <w:rsid w:val="003A4DFB"/>
    <w:rsid w:val="003A72CC"/>
    <w:rsid w:val="003A7705"/>
    <w:rsid w:val="003A7BF3"/>
    <w:rsid w:val="003A7DBB"/>
    <w:rsid w:val="003A7F27"/>
    <w:rsid w:val="003B0B3B"/>
    <w:rsid w:val="003B10DD"/>
    <w:rsid w:val="003B1247"/>
    <w:rsid w:val="003B180B"/>
    <w:rsid w:val="003B1C1D"/>
    <w:rsid w:val="003B2860"/>
    <w:rsid w:val="003B2AE7"/>
    <w:rsid w:val="003B3BDA"/>
    <w:rsid w:val="003B4384"/>
    <w:rsid w:val="003B4E87"/>
    <w:rsid w:val="003B5D5E"/>
    <w:rsid w:val="003B62C9"/>
    <w:rsid w:val="003B7585"/>
    <w:rsid w:val="003B7ED2"/>
    <w:rsid w:val="003C0766"/>
    <w:rsid w:val="003C227B"/>
    <w:rsid w:val="003C2C77"/>
    <w:rsid w:val="003C3B2C"/>
    <w:rsid w:val="003C4E38"/>
    <w:rsid w:val="003C50C4"/>
    <w:rsid w:val="003C58F9"/>
    <w:rsid w:val="003C6C58"/>
    <w:rsid w:val="003C6E3B"/>
    <w:rsid w:val="003C7D8E"/>
    <w:rsid w:val="003D0EB6"/>
    <w:rsid w:val="003D29F5"/>
    <w:rsid w:val="003D3A64"/>
    <w:rsid w:val="003D4D83"/>
    <w:rsid w:val="003D4FE4"/>
    <w:rsid w:val="003D5BBC"/>
    <w:rsid w:val="003E1A6C"/>
    <w:rsid w:val="003E2DD5"/>
    <w:rsid w:val="003E36BD"/>
    <w:rsid w:val="003E45AD"/>
    <w:rsid w:val="003E7970"/>
    <w:rsid w:val="003E7AD7"/>
    <w:rsid w:val="003E7E84"/>
    <w:rsid w:val="003F065A"/>
    <w:rsid w:val="003F0E1C"/>
    <w:rsid w:val="003F149B"/>
    <w:rsid w:val="003F1B79"/>
    <w:rsid w:val="003F1F3E"/>
    <w:rsid w:val="003F223F"/>
    <w:rsid w:val="003F2E1A"/>
    <w:rsid w:val="003F35FA"/>
    <w:rsid w:val="003F3DB3"/>
    <w:rsid w:val="003F3DE5"/>
    <w:rsid w:val="003F4FC9"/>
    <w:rsid w:val="003F5BC2"/>
    <w:rsid w:val="003F5D01"/>
    <w:rsid w:val="003F738E"/>
    <w:rsid w:val="003F7721"/>
    <w:rsid w:val="0040074F"/>
    <w:rsid w:val="00400AE4"/>
    <w:rsid w:val="00400DF6"/>
    <w:rsid w:val="00400F70"/>
    <w:rsid w:val="004038D9"/>
    <w:rsid w:val="00403C9E"/>
    <w:rsid w:val="004046FD"/>
    <w:rsid w:val="00404904"/>
    <w:rsid w:val="00406B90"/>
    <w:rsid w:val="0040776F"/>
    <w:rsid w:val="004077BE"/>
    <w:rsid w:val="00410285"/>
    <w:rsid w:val="004105B9"/>
    <w:rsid w:val="00410C0B"/>
    <w:rsid w:val="00411B4A"/>
    <w:rsid w:val="004126CA"/>
    <w:rsid w:val="00412709"/>
    <w:rsid w:val="00413345"/>
    <w:rsid w:val="00414C51"/>
    <w:rsid w:val="00414CC2"/>
    <w:rsid w:val="00414CD8"/>
    <w:rsid w:val="00416B8D"/>
    <w:rsid w:val="00417214"/>
    <w:rsid w:val="00420682"/>
    <w:rsid w:val="00421608"/>
    <w:rsid w:val="00421BB5"/>
    <w:rsid w:val="00422C9A"/>
    <w:rsid w:val="00422EDC"/>
    <w:rsid w:val="00423991"/>
    <w:rsid w:val="0042415F"/>
    <w:rsid w:val="00426CC9"/>
    <w:rsid w:val="00426CF4"/>
    <w:rsid w:val="00426D54"/>
    <w:rsid w:val="004308A6"/>
    <w:rsid w:val="00430B34"/>
    <w:rsid w:val="00430D88"/>
    <w:rsid w:val="0043153A"/>
    <w:rsid w:val="00433398"/>
    <w:rsid w:val="0043529D"/>
    <w:rsid w:val="00435D23"/>
    <w:rsid w:val="00436719"/>
    <w:rsid w:val="00436983"/>
    <w:rsid w:val="004372C8"/>
    <w:rsid w:val="0043785F"/>
    <w:rsid w:val="00437B1C"/>
    <w:rsid w:val="00437BFA"/>
    <w:rsid w:val="00441409"/>
    <w:rsid w:val="00441CC8"/>
    <w:rsid w:val="0044313C"/>
    <w:rsid w:val="004439D4"/>
    <w:rsid w:val="00447790"/>
    <w:rsid w:val="00450A9F"/>
    <w:rsid w:val="00450C81"/>
    <w:rsid w:val="00451A35"/>
    <w:rsid w:val="00453265"/>
    <w:rsid w:val="00453A2B"/>
    <w:rsid w:val="00453CBC"/>
    <w:rsid w:val="00454577"/>
    <w:rsid w:val="004558EE"/>
    <w:rsid w:val="00456775"/>
    <w:rsid w:val="004574D9"/>
    <w:rsid w:val="004608D2"/>
    <w:rsid w:val="004610E4"/>
    <w:rsid w:val="00461311"/>
    <w:rsid w:val="00461506"/>
    <w:rsid w:val="00461A54"/>
    <w:rsid w:val="00463629"/>
    <w:rsid w:val="00463938"/>
    <w:rsid w:val="00463B2F"/>
    <w:rsid w:val="00464D64"/>
    <w:rsid w:val="00464F48"/>
    <w:rsid w:val="00465F08"/>
    <w:rsid w:val="004669B5"/>
    <w:rsid w:val="0047048F"/>
    <w:rsid w:val="00470675"/>
    <w:rsid w:val="00470E70"/>
    <w:rsid w:val="004720E4"/>
    <w:rsid w:val="00472A04"/>
    <w:rsid w:val="0047350C"/>
    <w:rsid w:val="0047401C"/>
    <w:rsid w:val="00475C22"/>
    <w:rsid w:val="00477B01"/>
    <w:rsid w:val="004817A4"/>
    <w:rsid w:val="00482609"/>
    <w:rsid w:val="00484043"/>
    <w:rsid w:val="00484455"/>
    <w:rsid w:val="00484624"/>
    <w:rsid w:val="00484A9C"/>
    <w:rsid w:val="00486D29"/>
    <w:rsid w:val="00487E50"/>
    <w:rsid w:val="00490318"/>
    <w:rsid w:val="0049063D"/>
    <w:rsid w:val="0049067A"/>
    <w:rsid w:val="00490C8A"/>
    <w:rsid w:val="00490D35"/>
    <w:rsid w:val="004912E7"/>
    <w:rsid w:val="0049353D"/>
    <w:rsid w:val="00493C79"/>
    <w:rsid w:val="00494BD1"/>
    <w:rsid w:val="00494E04"/>
    <w:rsid w:val="00495E07"/>
    <w:rsid w:val="004A0F08"/>
    <w:rsid w:val="004A1A09"/>
    <w:rsid w:val="004A2AD8"/>
    <w:rsid w:val="004A3B98"/>
    <w:rsid w:val="004A3D33"/>
    <w:rsid w:val="004A5874"/>
    <w:rsid w:val="004A7223"/>
    <w:rsid w:val="004A7652"/>
    <w:rsid w:val="004B1994"/>
    <w:rsid w:val="004B1BBA"/>
    <w:rsid w:val="004B25EF"/>
    <w:rsid w:val="004B30E5"/>
    <w:rsid w:val="004B49D4"/>
    <w:rsid w:val="004B5A74"/>
    <w:rsid w:val="004B60AC"/>
    <w:rsid w:val="004B6A8B"/>
    <w:rsid w:val="004B6B29"/>
    <w:rsid w:val="004B6C73"/>
    <w:rsid w:val="004C026C"/>
    <w:rsid w:val="004C09F0"/>
    <w:rsid w:val="004C2283"/>
    <w:rsid w:val="004C2B0A"/>
    <w:rsid w:val="004C2E1C"/>
    <w:rsid w:val="004C4D3B"/>
    <w:rsid w:val="004C50BF"/>
    <w:rsid w:val="004C561C"/>
    <w:rsid w:val="004C75A5"/>
    <w:rsid w:val="004C7D26"/>
    <w:rsid w:val="004D04F8"/>
    <w:rsid w:val="004D0828"/>
    <w:rsid w:val="004D0A19"/>
    <w:rsid w:val="004D25F9"/>
    <w:rsid w:val="004D2E89"/>
    <w:rsid w:val="004D576D"/>
    <w:rsid w:val="004D588C"/>
    <w:rsid w:val="004D770B"/>
    <w:rsid w:val="004E0A4E"/>
    <w:rsid w:val="004E0D2D"/>
    <w:rsid w:val="004E0EA5"/>
    <w:rsid w:val="004E18B9"/>
    <w:rsid w:val="004E24A4"/>
    <w:rsid w:val="004E2D8E"/>
    <w:rsid w:val="004E3C55"/>
    <w:rsid w:val="004E483B"/>
    <w:rsid w:val="004E4B4A"/>
    <w:rsid w:val="004E5270"/>
    <w:rsid w:val="004E6522"/>
    <w:rsid w:val="004F0039"/>
    <w:rsid w:val="004F1B55"/>
    <w:rsid w:val="004F1FD3"/>
    <w:rsid w:val="004F2B7F"/>
    <w:rsid w:val="004F2F50"/>
    <w:rsid w:val="004F36FC"/>
    <w:rsid w:val="004F3ECD"/>
    <w:rsid w:val="004F3F1B"/>
    <w:rsid w:val="004F47F5"/>
    <w:rsid w:val="004F59B2"/>
    <w:rsid w:val="004F5CC8"/>
    <w:rsid w:val="004F63BF"/>
    <w:rsid w:val="004F6949"/>
    <w:rsid w:val="004F7021"/>
    <w:rsid w:val="004F7072"/>
    <w:rsid w:val="004F7D49"/>
    <w:rsid w:val="004F7D9E"/>
    <w:rsid w:val="005002D7"/>
    <w:rsid w:val="005015D3"/>
    <w:rsid w:val="005018F9"/>
    <w:rsid w:val="00503C36"/>
    <w:rsid w:val="005049BA"/>
    <w:rsid w:val="00504E4A"/>
    <w:rsid w:val="0050571F"/>
    <w:rsid w:val="00507870"/>
    <w:rsid w:val="00507CA2"/>
    <w:rsid w:val="005108B4"/>
    <w:rsid w:val="00510B1F"/>
    <w:rsid w:val="00511632"/>
    <w:rsid w:val="005118BA"/>
    <w:rsid w:val="00511D97"/>
    <w:rsid w:val="00514765"/>
    <w:rsid w:val="00515795"/>
    <w:rsid w:val="00515A6A"/>
    <w:rsid w:val="00515F5B"/>
    <w:rsid w:val="005160CC"/>
    <w:rsid w:val="0051752E"/>
    <w:rsid w:val="005203F8"/>
    <w:rsid w:val="005213A2"/>
    <w:rsid w:val="00521ED8"/>
    <w:rsid w:val="0052339E"/>
    <w:rsid w:val="00523DB2"/>
    <w:rsid w:val="00527091"/>
    <w:rsid w:val="00530037"/>
    <w:rsid w:val="00530130"/>
    <w:rsid w:val="00530910"/>
    <w:rsid w:val="00530925"/>
    <w:rsid w:val="005325ED"/>
    <w:rsid w:val="00533E57"/>
    <w:rsid w:val="00533FF0"/>
    <w:rsid w:val="0053406D"/>
    <w:rsid w:val="00534905"/>
    <w:rsid w:val="0053573B"/>
    <w:rsid w:val="005359EE"/>
    <w:rsid w:val="00537852"/>
    <w:rsid w:val="005400B0"/>
    <w:rsid w:val="00540513"/>
    <w:rsid w:val="00541AA4"/>
    <w:rsid w:val="005422B3"/>
    <w:rsid w:val="00543A8B"/>
    <w:rsid w:val="005440BC"/>
    <w:rsid w:val="0054465D"/>
    <w:rsid w:val="0054549C"/>
    <w:rsid w:val="00545850"/>
    <w:rsid w:val="00545D4C"/>
    <w:rsid w:val="00546F72"/>
    <w:rsid w:val="00547541"/>
    <w:rsid w:val="00547AFF"/>
    <w:rsid w:val="005510EC"/>
    <w:rsid w:val="00551395"/>
    <w:rsid w:val="005528C6"/>
    <w:rsid w:val="005532BA"/>
    <w:rsid w:val="00553894"/>
    <w:rsid w:val="005542C9"/>
    <w:rsid w:val="005546BB"/>
    <w:rsid w:val="00554702"/>
    <w:rsid w:val="0055494F"/>
    <w:rsid w:val="0055500B"/>
    <w:rsid w:val="0055608D"/>
    <w:rsid w:val="00556D52"/>
    <w:rsid w:val="00557017"/>
    <w:rsid w:val="005571CC"/>
    <w:rsid w:val="0055781E"/>
    <w:rsid w:val="00557A37"/>
    <w:rsid w:val="00557DE2"/>
    <w:rsid w:val="0056198B"/>
    <w:rsid w:val="00562576"/>
    <w:rsid w:val="00565A71"/>
    <w:rsid w:val="00566563"/>
    <w:rsid w:val="005676C0"/>
    <w:rsid w:val="00570622"/>
    <w:rsid w:val="005711F7"/>
    <w:rsid w:val="005723C1"/>
    <w:rsid w:val="00573A6A"/>
    <w:rsid w:val="00573E01"/>
    <w:rsid w:val="005748FA"/>
    <w:rsid w:val="00575F8F"/>
    <w:rsid w:val="00577861"/>
    <w:rsid w:val="00577895"/>
    <w:rsid w:val="00577BE8"/>
    <w:rsid w:val="00577D88"/>
    <w:rsid w:val="00577F81"/>
    <w:rsid w:val="00580032"/>
    <w:rsid w:val="005807B8"/>
    <w:rsid w:val="00580A28"/>
    <w:rsid w:val="0058233C"/>
    <w:rsid w:val="0058295D"/>
    <w:rsid w:val="00583314"/>
    <w:rsid w:val="0058339D"/>
    <w:rsid w:val="005834D9"/>
    <w:rsid w:val="0058387A"/>
    <w:rsid w:val="0058393C"/>
    <w:rsid w:val="00583DAF"/>
    <w:rsid w:val="005855EF"/>
    <w:rsid w:val="00586ECC"/>
    <w:rsid w:val="00587E26"/>
    <w:rsid w:val="0059031A"/>
    <w:rsid w:val="005903AA"/>
    <w:rsid w:val="00591989"/>
    <w:rsid w:val="00591BB4"/>
    <w:rsid w:val="00592268"/>
    <w:rsid w:val="0059267B"/>
    <w:rsid w:val="00592755"/>
    <w:rsid w:val="00593561"/>
    <w:rsid w:val="00593A94"/>
    <w:rsid w:val="00593AA4"/>
    <w:rsid w:val="00593F90"/>
    <w:rsid w:val="00594D7C"/>
    <w:rsid w:val="0059517C"/>
    <w:rsid w:val="005964EA"/>
    <w:rsid w:val="0059710F"/>
    <w:rsid w:val="00597CAF"/>
    <w:rsid w:val="005A0092"/>
    <w:rsid w:val="005A03D4"/>
    <w:rsid w:val="005A08C5"/>
    <w:rsid w:val="005A0A62"/>
    <w:rsid w:val="005A0BD9"/>
    <w:rsid w:val="005A0ECC"/>
    <w:rsid w:val="005A143C"/>
    <w:rsid w:val="005A33FC"/>
    <w:rsid w:val="005A449E"/>
    <w:rsid w:val="005A48B1"/>
    <w:rsid w:val="005A5A88"/>
    <w:rsid w:val="005A5E5A"/>
    <w:rsid w:val="005A5F22"/>
    <w:rsid w:val="005A6751"/>
    <w:rsid w:val="005A6C9A"/>
    <w:rsid w:val="005A6FEF"/>
    <w:rsid w:val="005A7212"/>
    <w:rsid w:val="005B1173"/>
    <w:rsid w:val="005B27D4"/>
    <w:rsid w:val="005B3446"/>
    <w:rsid w:val="005B5094"/>
    <w:rsid w:val="005B5E36"/>
    <w:rsid w:val="005B6D68"/>
    <w:rsid w:val="005B7F23"/>
    <w:rsid w:val="005C01EB"/>
    <w:rsid w:val="005C1AA5"/>
    <w:rsid w:val="005C2267"/>
    <w:rsid w:val="005C2543"/>
    <w:rsid w:val="005C5770"/>
    <w:rsid w:val="005C5E27"/>
    <w:rsid w:val="005C648D"/>
    <w:rsid w:val="005C698F"/>
    <w:rsid w:val="005D0105"/>
    <w:rsid w:val="005D0332"/>
    <w:rsid w:val="005D0432"/>
    <w:rsid w:val="005D0BD1"/>
    <w:rsid w:val="005D15F6"/>
    <w:rsid w:val="005D17CB"/>
    <w:rsid w:val="005D1CA3"/>
    <w:rsid w:val="005D2C5D"/>
    <w:rsid w:val="005D303D"/>
    <w:rsid w:val="005D3A59"/>
    <w:rsid w:val="005D575B"/>
    <w:rsid w:val="005D66A4"/>
    <w:rsid w:val="005E0165"/>
    <w:rsid w:val="005E04BB"/>
    <w:rsid w:val="005E17E3"/>
    <w:rsid w:val="005E191B"/>
    <w:rsid w:val="005E1E82"/>
    <w:rsid w:val="005E2676"/>
    <w:rsid w:val="005E26F0"/>
    <w:rsid w:val="005E28E6"/>
    <w:rsid w:val="005E2C25"/>
    <w:rsid w:val="005E2D8D"/>
    <w:rsid w:val="005E2D8E"/>
    <w:rsid w:val="005E32D6"/>
    <w:rsid w:val="005E3E66"/>
    <w:rsid w:val="005E3EB8"/>
    <w:rsid w:val="005E460C"/>
    <w:rsid w:val="005E49CD"/>
    <w:rsid w:val="005E5E6A"/>
    <w:rsid w:val="005E6E79"/>
    <w:rsid w:val="005E7263"/>
    <w:rsid w:val="005F18EC"/>
    <w:rsid w:val="005F19C7"/>
    <w:rsid w:val="005F1D3D"/>
    <w:rsid w:val="005F2CBF"/>
    <w:rsid w:val="005F3720"/>
    <w:rsid w:val="005F4227"/>
    <w:rsid w:val="005F487D"/>
    <w:rsid w:val="005F5762"/>
    <w:rsid w:val="006025E5"/>
    <w:rsid w:val="00602CB1"/>
    <w:rsid w:val="00604742"/>
    <w:rsid w:val="00604F73"/>
    <w:rsid w:val="00605AAC"/>
    <w:rsid w:val="006060AF"/>
    <w:rsid w:val="0060736D"/>
    <w:rsid w:val="006078FE"/>
    <w:rsid w:val="006126C6"/>
    <w:rsid w:val="00614B9B"/>
    <w:rsid w:val="00615431"/>
    <w:rsid w:val="006154B6"/>
    <w:rsid w:val="006154D4"/>
    <w:rsid w:val="00615563"/>
    <w:rsid w:val="0061585E"/>
    <w:rsid w:val="00621A25"/>
    <w:rsid w:val="00621FEA"/>
    <w:rsid w:val="00623243"/>
    <w:rsid w:val="00623C3E"/>
    <w:rsid w:val="00623D1A"/>
    <w:rsid w:val="00624DFC"/>
    <w:rsid w:val="006257B0"/>
    <w:rsid w:val="0062779F"/>
    <w:rsid w:val="00627897"/>
    <w:rsid w:val="00627EB9"/>
    <w:rsid w:val="006302E7"/>
    <w:rsid w:val="006305D0"/>
    <w:rsid w:val="006306E8"/>
    <w:rsid w:val="00631726"/>
    <w:rsid w:val="00631E1E"/>
    <w:rsid w:val="006334EE"/>
    <w:rsid w:val="00636975"/>
    <w:rsid w:val="00637A48"/>
    <w:rsid w:val="006404D5"/>
    <w:rsid w:val="00640624"/>
    <w:rsid w:val="00640B24"/>
    <w:rsid w:val="006416D9"/>
    <w:rsid w:val="00641E32"/>
    <w:rsid w:val="00642BAC"/>
    <w:rsid w:val="00642F03"/>
    <w:rsid w:val="006430AB"/>
    <w:rsid w:val="006447FC"/>
    <w:rsid w:val="00644B49"/>
    <w:rsid w:val="006453E2"/>
    <w:rsid w:val="00646214"/>
    <w:rsid w:val="00646331"/>
    <w:rsid w:val="006471ED"/>
    <w:rsid w:val="006473F3"/>
    <w:rsid w:val="00647A8B"/>
    <w:rsid w:val="006509FE"/>
    <w:rsid w:val="006523D7"/>
    <w:rsid w:val="00652565"/>
    <w:rsid w:val="006525E1"/>
    <w:rsid w:val="00652881"/>
    <w:rsid w:val="0065515D"/>
    <w:rsid w:val="0066031A"/>
    <w:rsid w:val="0066049F"/>
    <w:rsid w:val="006610DE"/>
    <w:rsid w:val="006613A8"/>
    <w:rsid w:val="006614D3"/>
    <w:rsid w:val="00661AA0"/>
    <w:rsid w:val="0066266E"/>
    <w:rsid w:val="00662E95"/>
    <w:rsid w:val="006634EA"/>
    <w:rsid w:val="006635B2"/>
    <w:rsid w:val="006635B5"/>
    <w:rsid w:val="00664232"/>
    <w:rsid w:val="006643EF"/>
    <w:rsid w:val="00664698"/>
    <w:rsid w:val="00667486"/>
    <w:rsid w:val="0067077E"/>
    <w:rsid w:val="00671749"/>
    <w:rsid w:val="00673F0C"/>
    <w:rsid w:val="00673F34"/>
    <w:rsid w:val="00675F4D"/>
    <w:rsid w:val="00675F52"/>
    <w:rsid w:val="00676702"/>
    <w:rsid w:val="00676B38"/>
    <w:rsid w:val="00676D55"/>
    <w:rsid w:val="00677DE9"/>
    <w:rsid w:val="006802B0"/>
    <w:rsid w:val="006817F1"/>
    <w:rsid w:val="00682174"/>
    <w:rsid w:val="00682854"/>
    <w:rsid w:val="00683DCA"/>
    <w:rsid w:val="00686AB1"/>
    <w:rsid w:val="006870FE"/>
    <w:rsid w:val="00687D64"/>
    <w:rsid w:val="006909ED"/>
    <w:rsid w:val="00690E7D"/>
    <w:rsid w:val="006912F2"/>
    <w:rsid w:val="00691EC6"/>
    <w:rsid w:val="00692359"/>
    <w:rsid w:val="00692B22"/>
    <w:rsid w:val="00697947"/>
    <w:rsid w:val="006A01F7"/>
    <w:rsid w:val="006A0422"/>
    <w:rsid w:val="006A0B13"/>
    <w:rsid w:val="006A26B6"/>
    <w:rsid w:val="006A3378"/>
    <w:rsid w:val="006A35CD"/>
    <w:rsid w:val="006A36F3"/>
    <w:rsid w:val="006A3C49"/>
    <w:rsid w:val="006A7DB7"/>
    <w:rsid w:val="006B0DFB"/>
    <w:rsid w:val="006B11E7"/>
    <w:rsid w:val="006B120C"/>
    <w:rsid w:val="006B1951"/>
    <w:rsid w:val="006B2AB8"/>
    <w:rsid w:val="006B35D9"/>
    <w:rsid w:val="006B4384"/>
    <w:rsid w:val="006B485B"/>
    <w:rsid w:val="006B53FF"/>
    <w:rsid w:val="006B787A"/>
    <w:rsid w:val="006C0325"/>
    <w:rsid w:val="006C0E11"/>
    <w:rsid w:val="006C25E8"/>
    <w:rsid w:val="006C284B"/>
    <w:rsid w:val="006C30FE"/>
    <w:rsid w:val="006C3602"/>
    <w:rsid w:val="006C40AA"/>
    <w:rsid w:val="006C4358"/>
    <w:rsid w:val="006C5191"/>
    <w:rsid w:val="006D064D"/>
    <w:rsid w:val="006D25CD"/>
    <w:rsid w:val="006D263A"/>
    <w:rsid w:val="006D38F2"/>
    <w:rsid w:val="006D4149"/>
    <w:rsid w:val="006D435D"/>
    <w:rsid w:val="006D459B"/>
    <w:rsid w:val="006D5044"/>
    <w:rsid w:val="006D5696"/>
    <w:rsid w:val="006D5D16"/>
    <w:rsid w:val="006E08E7"/>
    <w:rsid w:val="006E0AB4"/>
    <w:rsid w:val="006E1162"/>
    <w:rsid w:val="006E1533"/>
    <w:rsid w:val="006E2FA5"/>
    <w:rsid w:val="006E3244"/>
    <w:rsid w:val="006E5499"/>
    <w:rsid w:val="006E65B1"/>
    <w:rsid w:val="006E65D5"/>
    <w:rsid w:val="006E75B3"/>
    <w:rsid w:val="006E7D88"/>
    <w:rsid w:val="006F05C4"/>
    <w:rsid w:val="006F0CAF"/>
    <w:rsid w:val="006F18FC"/>
    <w:rsid w:val="006F2229"/>
    <w:rsid w:val="006F29C3"/>
    <w:rsid w:val="006F2C70"/>
    <w:rsid w:val="006F2F34"/>
    <w:rsid w:val="006F34CA"/>
    <w:rsid w:val="006F3CFB"/>
    <w:rsid w:val="006F4E31"/>
    <w:rsid w:val="006F73B8"/>
    <w:rsid w:val="006F75C6"/>
    <w:rsid w:val="00701288"/>
    <w:rsid w:val="007012F3"/>
    <w:rsid w:val="007043DE"/>
    <w:rsid w:val="00704C5B"/>
    <w:rsid w:val="00704E1D"/>
    <w:rsid w:val="00705442"/>
    <w:rsid w:val="00705551"/>
    <w:rsid w:val="00705801"/>
    <w:rsid w:val="00706CBB"/>
    <w:rsid w:val="00710D36"/>
    <w:rsid w:val="00711597"/>
    <w:rsid w:val="00711C2D"/>
    <w:rsid w:val="0071541C"/>
    <w:rsid w:val="00717AAE"/>
    <w:rsid w:val="00717EDC"/>
    <w:rsid w:val="007200CB"/>
    <w:rsid w:val="00720403"/>
    <w:rsid w:val="00720606"/>
    <w:rsid w:val="00720C80"/>
    <w:rsid w:val="00720D03"/>
    <w:rsid w:val="007218A9"/>
    <w:rsid w:val="00721AEC"/>
    <w:rsid w:val="007229A0"/>
    <w:rsid w:val="00722B02"/>
    <w:rsid w:val="00722F75"/>
    <w:rsid w:val="0072333D"/>
    <w:rsid w:val="00723DD6"/>
    <w:rsid w:val="007244E1"/>
    <w:rsid w:val="00724B22"/>
    <w:rsid w:val="0072505F"/>
    <w:rsid w:val="00725589"/>
    <w:rsid w:val="0072634A"/>
    <w:rsid w:val="00726FF4"/>
    <w:rsid w:val="007278EA"/>
    <w:rsid w:val="00727DF5"/>
    <w:rsid w:val="00730E78"/>
    <w:rsid w:val="007312EC"/>
    <w:rsid w:val="00731BCA"/>
    <w:rsid w:val="00731EE7"/>
    <w:rsid w:val="00732465"/>
    <w:rsid w:val="00732EA2"/>
    <w:rsid w:val="00734475"/>
    <w:rsid w:val="007351CE"/>
    <w:rsid w:val="0073579E"/>
    <w:rsid w:val="007364E4"/>
    <w:rsid w:val="00737242"/>
    <w:rsid w:val="0073734F"/>
    <w:rsid w:val="007374A9"/>
    <w:rsid w:val="00740023"/>
    <w:rsid w:val="007411E9"/>
    <w:rsid w:val="00741C22"/>
    <w:rsid w:val="007421BD"/>
    <w:rsid w:val="007430A4"/>
    <w:rsid w:val="00743801"/>
    <w:rsid w:val="00744057"/>
    <w:rsid w:val="00744304"/>
    <w:rsid w:val="0074432E"/>
    <w:rsid w:val="00744D03"/>
    <w:rsid w:val="00744D9F"/>
    <w:rsid w:val="00745068"/>
    <w:rsid w:val="007453A4"/>
    <w:rsid w:val="007455BB"/>
    <w:rsid w:val="007467EF"/>
    <w:rsid w:val="00746D05"/>
    <w:rsid w:val="007472DB"/>
    <w:rsid w:val="007478D7"/>
    <w:rsid w:val="0075228B"/>
    <w:rsid w:val="007525A5"/>
    <w:rsid w:val="00752BFC"/>
    <w:rsid w:val="00752CE0"/>
    <w:rsid w:val="00753F4C"/>
    <w:rsid w:val="0075414B"/>
    <w:rsid w:val="007548A4"/>
    <w:rsid w:val="00754A72"/>
    <w:rsid w:val="00754F08"/>
    <w:rsid w:val="00755EDC"/>
    <w:rsid w:val="00755F50"/>
    <w:rsid w:val="0075660C"/>
    <w:rsid w:val="00756890"/>
    <w:rsid w:val="00756FA6"/>
    <w:rsid w:val="00762167"/>
    <w:rsid w:val="00762D66"/>
    <w:rsid w:val="00762DFF"/>
    <w:rsid w:val="00762F51"/>
    <w:rsid w:val="00762F7E"/>
    <w:rsid w:val="007644CD"/>
    <w:rsid w:val="00764745"/>
    <w:rsid w:val="00764C72"/>
    <w:rsid w:val="00770F07"/>
    <w:rsid w:val="00772928"/>
    <w:rsid w:val="00773A10"/>
    <w:rsid w:val="007741DF"/>
    <w:rsid w:val="00774494"/>
    <w:rsid w:val="007768CC"/>
    <w:rsid w:val="0078012A"/>
    <w:rsid w:val="00780276"/>
    <w:rsid w:val="00780991"/>
    <w:rsid w:val="00780E10"/>
    <w:rsid w:val="00781126"/>
    <w:rsid w:val="0078279A"/>
    <w:rsid w:val="0078405A"/>
    <w:rsid w:val="007850AC"/>
    <w:rsid w:val="00785D59"/>
    <w:rsid w:val="007864C4"/>
    <w:rsid w:val="0078712E"/>
    <w:rsid w:val="007871E0"/>
    <w:rsid w:val="00787676"/>
    <w:rsid w:val="00790EBE"/>
    <w:rsid w:val="0079184F"/>
    <w:rsid w:val="00792FD3"/>
    <w:rsid w:val="00793BD8"/>
    <w:rsid w:val="00794749"/>
    <w:rsid w:val="00795AFC"/>
    <w:rsid w:val="007A08DF"/>
    <w:rsid w:val="007A0CEE"/>
    <w:rsid w:val="007A1D50"/>
    <w:rsid w:val="007A1E3B"/>
    <w:rsid w:val="007A2634"/>
    <w:rsid w:val="007A360E"/>
    <w:rsid w:val="007A4153"/>
    <w:rsid w:val="007A533D"/>
    <w:rsid w:val="007A572A"/>
    <w:rsid w:val="007A6310"/>
    <w:rsid w:val="007A637C"/>
    <w:rsid w:val="007A6FFB"/>
    <w:rsid w:val="007B0FDE"/>
    <w:rsid w:val="007B2196"/>
    <w:rsid w:val="007B23EE"/>
    <w:rsid w:val="007B275A"/>
    <w:rsid w:val="007B2C8A"/>
    <w:rsid w:val="007B51CB"/>
    <w:rsid w:val="007B54ED"/>
    <w:rsid w:val="007B564B"/>
    <w:rsid w:val="007B67D9"/>
    <w:rsid w:val="007B6A8A"/>
    <w:rsid w:val="007B76CA"/>
    <w:rsid w:val="007C1436"/>
    <w:rsid w:val="007C1785"/>
    <w:rsid w:val="007C1FEA"/>
    <w:rsid w:val="007C2022"/>
    <w:rsid w:val="007C25E6"/>
    <w:rsid w:val="007C2B92"/>
    <w:rsid w:val="007C4869"/>
    <w:rsid w:val="007C4AA8"/>
    <w:rsid w:val="007C5B24"/>
    <w:rsid w:val="007C5C6B"/>
    <w:rsid w:val="007C65D1"/>
    <w:rsid w:val="007C6B41"/>
    <w:rsid w:val="007C6EF0"/>
    <w:rsid w:val="007C7730"/>
    <w:rsid w:val="007C7E80"/>
    <w:rsid w:val="007C7F04"/>
    <w:rsid w:val="007D036E"/>
    <w:rsid w:val="007D162A"/>
    <w:rsid w:val="007D1868"/>
    <w:rsid w:val="007D1DC4"/>
    <w:rsid w:val="007D348A"/>
    <w:rsid w:val="007D35E9"/>
    <w:rsid w:val="007D5A33"/>
    <w:rsid w:val="007D6BFD"/>
    <w:rsid w:val="007D7EED"/>
    <w:rsid w:val="007E02F3"/>
    <w:rsid w:val="007E0508"/>
    <w:rsid w:val="007E1822"/>
    <w:rsid w:val="007E19B0"/>
    <w:rsid w:val="007E1C8C"/>
    <w:rsid w:val="007E2CC9"/>
    <w:rsid w:val="007E3261"/>
    <w:rsid w:val="007E4159"/>
    <w:rsid w:val="007E4278"/>
    <w:rsid w:val="007E4C15"/>
    <w:rsid w:val="007E4E69"/>
    <w:rsid w:val="007E5EC4"/>
    <w:rsid w:val="007E679F"/>
    <w:rsid w:val="007E6856"/>
    <w:rsid w:val="007E6C42"/>
    <w:rsid w:val="007E6E09"/>
    <w:rsid w:val="007E73CD"/>
    <w:rsid w:val="007E7DC6"/>
    <w:rsid w:val="007F082B"/>
    <w:rsid w:val="007F097B"/>
    <w:rsid w:val="007F0980"/>
    <w:rsid w:val="007F1064"/>
    <w:rsid w:val="007F192D"/>
    <w:rsid w:val="007F197D"/>
    <w:rsid w:val="007F1A8D"/>
    <w:rsid w:val="007F1F98"/>
    <w:rsid w:val="007F39ED"/>
    <w:rsid w:val="007F3FAE"/>
    <w:rsid w:val="007F46BC"/>
    <w:rsid w:val="007F6A6A"/>
    <w:rsid w:val="007F6C49"/>
    <w:rsid w:val="007F7DFA"/>
    <w:rsid w:val="008000F1"/>
    <w:rsid w:val="00800ABC"/>
    <w:rsid w:val="0080457F"/>
    <w:rsid w:val="008063D6"/>
    <w:rsid w:val="00806FD5"/>
    <w:rsid w:val="008103B3"/>
    <w:rsid w:val="00810BD2"/>
    <w:rsid w:val="0081143B"/>
    <w:rsid w:val="00812C17"/>
    <w:rsid w:val="008140B7"/>
    <w:rsid w:val="00814144"/>
    <w:rsid w:val="0081474A"/>
    <w:rsid w:val="00815112"/>
    <w:rsid w:val="00816FC6"/>
    <w:rsid w:val="0082108D"/>
    <w:rsid w:val="00821C37"/>
    <w:rsid w:val="00821CE2"/>
    <w:rsid w:val="008246A7"/>
    <w:rsid w:val="00826424"/>
    <w:rsid w:val="0082688E"/>
    <w:rsid w:val="008273F9"/>
    <w:rsid w:val="008278E4"/>
    <w:rsid w:val="00830CD4"/>
    <w:rsid w:val="00830EEA"/>
    <w:rsid w:val="008323FB"/>
    <w:rsid w:val="0083313D"/>
    <w:rsid w:val="00833246"/>
    <w:rsid w:val="00833458"/>
    <w:rsid w:val="00833A66"/>
    <w:rsid w:val="008342B3"/>
    <w:rsid w:val="00834C5D"/>
    <w:rsid w:val="00837A85"/>
    <w:rsid w:val="00837C02"/>
    <w:rsid w:val="00840041"/>
    <w:rsid w:val="00840057"/>
    <w:rsid w:val="00840698"/>
    <w:rsid w:val="00842FA3"/>
    <w:rsid w:val="00842FF1"/>
    <w:rsid w:val="00843E5B"/>
    <w:rsid w:val="00843FD4"/>
    <w:rsid w:val="008440DE"/>
    <w:rsid w:val="008445A0"/>
    <w:rsid w:val="00845294"/>
    <w:rsid w:val="0084566C"/>
    <w:rsid w:val="00845AF5"/>
    <w:rsid w:val="00846DF9"/>
    <w:rsid w:val="00846F7D"/>
    <w:rsid w:val="008479C8"/>
    <w:rsid w:val="008521C4"/>
    <w:rsid w:val="0085274A"/>
    <w:rsid w:val="00852CA6"/>
    <w:rsid w:val="00852D81"/>
    <w:rsid w:val="00854BDA"/>
    <w:rsid w:val="00855ABB"/>
    <w:rsid w:val="00855B81"/>
    <w:rsid w:val="00857873"/>
    <w:rsid w:val="00857F6E"/>
    <w:rsid w:val="008605CA"/>
    <w:rsid w:val="00860C22"/>
    <w:rsid w:val="00863704"/>
    <w:rsid w:val="00864548"/>
    <w:rsid w:val="00865FED"/>
    <w:rsid w:val="008660A6"/>
    <w:rsid w:val="008660EB"/>
    <w:rsid w:val="0086621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587B"/>
    <w:rsid w:val="008866F5"/>
    <w:rsid w:val="00886CD4"/>
    <w:rsid w:val="00890966"/>
    <w:rsid w:val="00891246"/>
    <w:rsid w:val="00891917"/>
    <w:rsid w:val="0089236C"/>
    <w:rsid w:val="0089264B"/>
    <w:rsid w:val="0089266A"/>
    <w:rsid w:val="00892F6C"/>
    <w:rsid w:val="00893FF2"/>
    <w:rsid w:val="008942E2"/>
    <w:rsid w:val="0089503F"/>
    <w:rsid w:val="00895DE6"/>
    <w:rsid w:val="00896424"/>
    <w:rsid w:val="008976B3"/>
    <w:rsid w:val="00897BBA"/>
    <w:rsid w:val="00897C99"/>
    <w:rsid w:val="00897D74"/>
    <w:rsid w:val="008A1B7E"/>
    <w:rsid w:val="008A1E7D"/>
    <w:rsid w:val="008A3007"/>
    <w:rsid w:val="008A30F6"/>
    <w:rsid w:val="008A3CE9"/>
    <w:rsid w:val="008A41CF"/>
    <w:rsid w:val="008A5041"/>
    <w:rsid w:val="008A55C1"/>
    <w:rsid w:val="008A6637"/>
    <w:rsid w:val="008A75EA"/>
    <w:rsid w:val="008A7954"/>
    <w:rsid w:val="008A7BA3"/>
    <w:rsid w:val="008A7C96"/>
    <w:rsid w:val="008B0FB2"/>
    <w:rsid w:val="008B17F8"/>
    <w:rsid w:val="008B190D"/>
    <w:rsid w:val="008B2CBF"/>
    <w:rsid w:val="008B31E8"/>
    <w:rsid w:val="008B340B"/>
    <w:rsid w:val="008B47E4"/>
    <w:rsid w:val="008B4FE8"/>
    <w:rsid w:val="008B5804"/>
    <w:rsid w:val="008B6393"/>
    <w:rsid w:val="008B6C7A"/>
    <w:rsid w:val="008C19AE"/>
    <w:rsid w:val="008C27E6"/>
    <w:rsid w:val="008C36CA"/>
    <w:rsid w:val="008C3A3C"/>
    <w:rsid w:val="008C5BC1"/>
    <w:rsid w:val="008C7121"/>
    <w:rsid w:val="008D051B"/>
    <w:rsid w:val="008D0A73"/>
    <w:rsid w:val="008D1157"/>
    <w:rsid w:val="008D2032"/>
    <w:rsid w:val="008D273D"/>
    <w:rsid w:val="008D2EAC"/>
    <w:rsid w:val="008D401E"/>
    <w:rsid w:val="008E02BC"/>
    <w:rsid w:val="008E02E1"/>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A71"/>
    <w:rsid w:val="008F225F"/>
    <w:rsid w:val="008F2401"/>
    <w:rsid w:val="008F33E4"/>
    <w:rsid w:val="008F4053"/>
    <w:rsid w:val="008F50C1"/>
    <w:rsid w:val="008F63FB"/>
    <w:rsid w:val="008F6C34"/>
    <w:rsid w:val="008F7074"/>
    <w:rsid w:val="008F7272"/>
    <w:rsid w:val="00900B51"/>
    <w:rsid w:val="00900B71"/>
    <w:rsid w:val="009015A0"/>
    <w:rsid w:val="00901A90"/>
    <w:rsid w:val="00901D36"/>
    <w:rsid w:val="00902208"/>
    <w:rsid w:val="00903094"/>
    <w:rsid w:val="009036FF"/>
    <w:rsid w:val="00904675"/>
    <w:rsid w:val="0090556D"/>
    <w:rsid w:val="009056CC"/>
    <w:rsid w:val="00905B3D"/>
    <w:rsid w:val="00906B1E"/>
    <w:rsid w:val="009070D9"/>
    <w:rsid w:val="00911D63"/>
    <w:rsid w:val="009133F0"/>
    <w:rsid w:val="00914E2B"/>
    <w:rsid w:val="00914FB9"/>
    <w:rsid w:val="0091653F"/>
    <w:rsid w:val="00916741"/>
    <w:rsid w:val="0091679F"/>
    <w:rsid w:val="00916A7B"/>
    <w:rsid w:val="00916D84"/>
    <w:rsid w:val="009211E3"/>
    <w:rsid w:val="009213A7"/>
    <w:rsid w:val="00925462"/>
    <w:rsid w:val="0092546D"/>
    <w:rsid w:val="00926124"/>
    <w:rsid w:val="0092659D"/>
    <w:rsid w:val="00926A30"/>
    <w:rsid w:val="00926D28"/>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319E"/>
    <w:rsid w:val="009544C1"/>
    <w:rsid w:val="00955628"/>
    <w:rsid w:val="00955696"/>
    <w:rsid w:val="00955948"/>
    <w:rsid w:val="00955F63"/>
    <w:rsid w:val="00956E8C"/>
    <w:rsid w:val="00956E9E"/>
    <w:rsid w:val="00957458"/>
    <w:rsid w:val="00960431"/>
    <w:rsid w:val="00962E35"/>
    <w:rsid w:val="00963552"/>
    <w:rsid w:val="00963C41"/>
    <w:rsid w:val="00963E81"/>
    <w:rsid w:val="009643B3"/>
    <w:rsid w:val="00964C46"/>
    <w:rsid w:val="0096651A"/>
    <w:rsid w:val="00967741"/>
    <w:rsid w:val="00971ED0"/>
    <w:rsid w:val="0097272F"/>
    <w:rsid w:val="0097291A"/>
    <w:rsid w:val="00974E09"/>
    <w:rsid w:val="00975432"/>
    <w:rsid w:val="00975992"/>
    <w:rsid w:val="009771A0"/>
    <w:rsid w:val="009774B4"/>
    <w:rsid w:val="00977C3F"/>
    <w:rsid w:val="00980176"/>
    <w:rsid w:val="0098050F"/>
    <w:rsid w:val="009809B7"/>
    <w:rsid w:val="009811CE"/>
    <w:rsid w:val="00981E4A"/>
    <w:rsid w:val="0098235D"/>
    <w:rsid w:val="009829BA"/>
    <w:rsid w:val="00982F31"/>
    <w:rsid w:val="00983C16"/>
    <w:rsid w:val="0098514C"/>
    <w:rsid w:val="0098572C"/>
    <w:rsid w:val="00985866"/>
    <w:rsid w:val="00985879"/>
    <w:rsid w:val="00985E26"/>
    <w:rsid w:val="009869D9"/>
    <w:rsid w:val="00987A71"/>
    <w:rsid w:val="009902EC"/>
    <w:rsid w:val="00992103"/>
    <w:rsid w:val="009932FF"/>
    <w:rsid w:val="009943E0"/>
    <w:rsid w:val="00994C80"/>
    <w:rsid w:val="00995362"/>
    <w:rsid w:val="009A0644"/>
    <w:rsid w:val="009A1243"/>
    <w:rsid w:val="009A288E"/>
    <w:rsid w:val="009A2BB7"/>
    <w:rsid w:val="009A3442"/>
    <w:rsid w:val="009A38FB"/>
    <w:rsid w:val="009A4209"/>
    <w:rsid w:val="009A4948"/>
    <w:rsid w:val="009A4EA3"/>
    <w:rsid w:val="009A5207"/>
    <w:rsid w:val="009A5D53"/>
    <w:rsid w:val="009A653C"/>
    <w:rsid w:val="009A68E6"/>
    <w:rsid w:val="009A7678"/>
    <w:rsid w:val="009B0996"/>
    <w:rsid w:val="009B5139"/>
    <w:rsid w:val="009B5E65"/>
    <w:rsid w:val="009B6243"/>
    <w:rsid w:val="009B66F8"/>
    <w:rsid w:val="009B6790"/>
    <w:rsid w:val="009B74A8"/>
    <w:rsid w:val="009C00B0"/>
    <w:rsid w:val="009C05CC"/>
    <w:rsid w:val="009C0851"/>
    <w:rsid w:val="009C156B"/>
    <w:rsid w:val="009C28C7"/>
    <w:rsid w:val="009C2BCB"/>
    <w:rsid w:val="009C2C94"/>
    <w:rsid w:val="009C3388"/>
    <w:rsid w:val="009C55B4"/>
    <w:rsid w:val="009C6482"/>
    <w:rsid w:val="009C7197"/>
    <w:rsid w:val="009C7B7C"/>
    <w:rsid w:val="009D3475"/>
    <w:rsid w:val="009D40DD"/>
    <w:rsid w:val="009D46FF"/>
    <w:rsid w:val="009D5E5A"/>
    <w:rsid w:val="009D7154"/>
    <w:rsid w:val="009D7534"/>
    <w:rsid w:val="009E0314"/>
    <w:rsid w:val="009E214E"/>
    <w:rsid w:val="009E2D76"/>
    <w:rsid w:val="009E2F43"/>
    <w:rsid w:val="009E4062"/>
    <w:rsid w:val="009E46E3"/>
    <w:rsid w:val="009E53EF"/>
    <w:rsid w:val="009E5816"/>
    <w:rsid w:val="009E5AD6"/>
    <w:rsid w:val="009E5D89"/>
    <w:rsid w:val="009E600F"/>
    <w:rsid w:val="009E6B5C"/>
    <w:rsid w:val="009E6C2A"/>
    <w:rsid w:val="009E7695"/>
    <w:rsid w:val="009F1881"/>
    <w:rsid w:val="009F1A3D"/>
    <w:rsid w:val="009F2B7A"/>
    <w:rsid w:val="009F2CCB"/>
    <w:rsid w:val="009F3A26"/>
    <w:rsid w:val="009F49FF"/>
    <w:rsid w:val="009F4C0D"/>
    <w:rsid w:val="009F60A3"/>
    <w:rsid w:val="009F668B"/>
    <w:rsid w:val="009F6BA9"/>
    <w:rsid w:val="009F6C78"/>
    <w:rsid w:val="009F7741"/>
    <w:rsid w:val="00A01531"/>
    <w:rsid w:val="00A021B2"/>
    <w:rsid w:val="00A02281"/>
    <w:rsid w:val="00A039A4"/>
    <w:rsid w:val="00A03A41"/>
    <w:rsid w:val="00A0550E"/>
    <w:rsid w:val="00A067D9"/>
    <w:rsid w:val="00A0694D"/>
    <w:rsid w:val="00A06F8F"/>
    <w:rsid w:val="00A06F9B"/>
    <w:rsid w:val="00A11471"/>
    <w:rsid w:val="00A13845"/>
    <w:rsid w:val="00A13918"/>
    <w:rsid w:val="00A13B68"/>
    <w:rsid w:val="00A15069"/>
    <w:rsid w:val="00A153D7"/>
    <w:rsid w:val="00A1658F"/>
    <w:rsid w:val="00A169EA"/>
    <w:rsid w:val="00A1735B"/>
    <w:rsid w:val="00A21166"/>
    <w:rsid w:val="00A22BB8"/>
    <w:rsid w:val="00A23246"/>
    <w:rsid w:val="00A23962"/>
    <w:rsid w:val="00A23AFA"/>
    <w:rsid w:val="00A23F66"/>
    <w:rsid w:val="00A24780"/>
    <w:rsid w:val="00A24829"/>
    <w:rsid w:val="00A25478"/>
    <w:rsid w:val="00A26045"/>
    <w:rsid w:val="00A2711E"/>
    <w:rsid w:val="00A271CD"/>
    <w:rsid w:val="00A27B75"/>
    <w:rsid w:val="00A307AC"/>
    <w:rsid w:val="00A31667"/>
    <w:rsid w:val="00A32908"/>
    <w:rsid w:val="00A33285"/>
    <w:rsid w:val="00A34A18"/>
    <w:rsid w:val="00A34B92"/>
    <w:rsid w:val="00A34C36"/>
    <w:rsid w:val="00A34C64"/>
    <w:rsid w:val="00A364D8"/>
    <w:rsid w:val="00A369CC"/>
    <w:rsid w:val="00A36A0A"/>
    <w:rsid w:val="00A40BBA"/>
    <w:rsid w:val="00A40F2F"/>
    <w:rsid w:val="00A419A7"/>
    <w:rsid w:val="00A41F41"/>
    <w:rsid w:val="00A42764"/>
    <w:rsid w:val="00A440FF"/>
    <w:rsid w:val="00A443F5"/>
    <w:rsid w:val="00A44684"/>
    <w:rsid w:val="00A4485B"/>
    <w:rsid w:val="00A45A47"/>
    <w:rsid w:val="00A4660A"/>
    <w:rsid w:val="00A46753"/>
    <w:rsid w:val="00A46C3A"/>
    <w:rsid w:val="00A50100"/>
    <w:rsid w:val="00A501B6"/>
    <w:rsid w:val="00A505EC"/>
    <w:rsid w:val="00A511E2"/>
    <w:rsid w:val="00A52A37"/>
    <w:rsid w:val="00A53446"/>
    <w:rsid w:val="00A53AA7"/>
    <w:rsid w:val="00A54217"/>
    <w:rsid w:val="00A54ACD"/>
    <w:rsid w:val="00A55BE3"/>
    <w:rsid w:val="00A57724"/>
    <w:rsid w:val="00A6000C"/>
    <w:rsid w:val="00A607E2"/>
    <w:rsid w:val="00A62D66"/>
    <w:rsid w:val="00A66525"/>
    <w:rsid w:val="00A67A30"/>
    <w:rsid w:val="00A7352E"/>
    <w:rsid w:val="00A73E92"/>
    <w:rsid w:val="00A76ECD"/>
    <w:rsid w:val="00A771D1"/>
    <w:rsid w:val="00A77AF7"/>
    <w:rsid w:val="00A8032C"/>
    <w:rsid w:val="00A81784"/>
    <w:rsid w:val="00A820C7"/>
    <w:rsid w:val="00A82398"/>
    <w:rsid w:val="00A8256D"/>
    <w:rsid w:val="00A8330B"/>
    <w:rsid w:val="00A846BF"/>
    <w:rsid w:val="00A84CE2"/>
    <w:rsid w:val="00A8724D"/>
    <w:rsid w:val="00A87604"/>
    <w:rsid w:val="00A90107"/>
    <w:rsid w:val="00A90137"/>
    <w:rsid w:val="00A91776"/>
    <w:rsid w:val="00A91ACC"/>
    <w:rsid w:val="00A920C6"/>
    <w:rsid w:val="00A943C8"/>
    <w:rsid w:val="00A94FAA"/>
    <w:rsid w:val="00A96128"/>
    <w:rsid w:val="00A96991"/>
    <w:rsid w:val="00A97065"/>
    <w:rsid w:val="00A975EB"/>
    <w:rsid w:val="00A9786D"/>
    <w:rsid w:val="00A97DB3"/>
    <w:rsid w:val="00A97ED9"/>
    <w:rsid w:val="00AA0A84"/>
    <w:rsid w:val="00AA15C1"/>
    <w:rsid w:val="00AA2005"/>
    <w:rsid w:val="00AA2615"/>
    <w:rsid w:val="00AA34FD"/>
    <w:rsid w:val="00AA36D9"/>
    <w:rsid w:val="00AA4740"/>
    <w:rsid w:val="00AA4A0E"/>
    <w:rsid w:val="00AA4EE8"/>
    <w:rsid w:val="00AA535F"/>
    <w:rsid w:val="00AA5C00"/>
    <w:rsid w:val="00AA6120"/>
    <w:rsid w:val="00AA6A21"/>
    <w:rsid w:val="00AA6A50"/>
    <w:rsid w:val="00AA77D6"/>
    <w:rsid w:val="00AB2538"/>
    <w:rsid w:val="00AB4DF7"/>
    <w:rsid w:val="00AB50ED"/>
    <w:rsid w:val="00AB6AD9"/>
    <w:rsid w:val="00AC0582"/>
    <w:rsid w:val="00AC1EE8"/>
    <w:rsid w:val="00AC200B"/>
    <w:rsid w:val="00AC3529"/>
    <w:rsid w:val="00AC36BA"/>
    <w:rsid w:val="00AC3803"/>
    <w:rsid w:val="00AC4849"/>
    <w:rsid w:val="00AC5053"/>
    <w:rsid w:val="00AC509D"/>
    <w:rsid w:val="00AC5375"/>
    <w:rsid w:val="00AC5E5C"/>
    <w:rsid w:val="00AC6FA4"/>
    <w:rsid w:val="00AC6FE4"/>
    <w:rsid w:val="00AC701C"/>
    <w:rsid w:val="00AC74D3"/>
    <w:rsid w:val="00AD00AE"/>
    <w:rsid w:val="00AD084B"/>
    <w:rsid w:val="00AD2271"/>
    <w:rsid w:val="00AD3716"/>
    <w:rsid w:val="00AD505F"/>
    <w:rsid w:val="00AD5C6E"/>
    <w:rsid w:val="00AD634B"/>
    <w:rsid w:val="00AD6B53"/>
    <w:rsid w:val="00AD7285"/>
    <w:rsid w:val="00AE1E34"/>
    <w:rsid w:val="00AE313C"/>
    <w:rsid w:val="00AE316C"/>
    <w:rsid w:val="00AE37A2"/>
    <w:rsid w:val="00AE4632"/>
    <w:rsid w:val="00AE4A10"/>
    <w:rsid w:val="00AE54B0"/>
    <w:rsid w:val="00AE5E2A"/>
    <w:rsid w:val="00AE69F8"/>
    <w:rsid w:val="00AE6BDB"/>
    <w:rsid w:val="00AE72EC"/>
    <w:rsid w:val="00AE744A"/>
    <w:rsid w:val="00AF0275"/>
    <w:rsid w:val="00AF1B8F"/>
    <w:rsid w:val="00AF3640"/>
    <w:rsid w:val="00AF3E83"/>
    <w:rsid w:val="00AF3FE7"/>
    <w:rsid w:val="00AF52CF"/>
    <w:rsid w:val="00AF567F"/>
    <w:rsid w:val="00AF5ECF"/>
    <w:rsid w:val="00AF603D"/>
    <w:rsid w:val="00AF6209"/>
    <w:rsid w:val="00AF71FA"/>
    <w:rsid w:val="00AF72E8"/>
    <w:rsid w:val="00AF7451"/>
    <w:rsid w:val="00AF7BCF"/>
    <w:rsid w:val="00B007CB"/>
    <w:rsid w:val="00B00B09"/>
    <w:rsid w:val="00B0190C"/>
    <w:rsid w:val="00B01C71"/>
    <w:rsid w:val="00B02AA2"/>
    <w:rsid w:val="00B02EBF"/>
    <w:rsid w:val="00B03431"/>
    <w:rsid w:val="00B0365B"/>
    <w:rsid w:val="00B03B55"/>
    <w:rsid w:val="00B05A73"/>
    <w:rsid w:val="00B07FB8"/>
    <w:rsid w:val="00B10399"/>
    <w:rsid w:val="00B106B0"/>
    <w:rsid w:val="00B1176D"/>
    <w:rsid w:val="00B11F3B"/>
    <w:rsid w:val="00B11F47"/>
    <w:rsid w:val="00B1216A"/>
    <w:rsid w:val="00B12322"/>
    <w:rsid w:val="00B137D4"/>
    <w:rsid w:val="00B14B81"/>
    <w:rsid w:val="00B15383"/>
    <w:rsid w:val="00B1576D"/>
    <w:rsid w:val="00B158E2"/>
    <w:rsid w:val="00B15A5A"/>
    <w:rsid w:val="00B15E92"/>
    <w:rsid w:val="00B16322"/>
    <w:rsid w:val="00B17E98"/>
    <w:rsid w:val="00B21973"/>
    <w:rsid w:val="00B21EF2"/>
    <w:rsid w:val="00B22115"/>
    <w:rsid w:val="00B22D1C"/>
    <w:rsid w:val="00B2527E"/>
    <w:rsid w:val="00B25CF9"/>
    <w:rsid w:val="00B26171"/>
    <w:rsid w:val="00B26288"/>
    <w:rsid w:val="00B27042"/>
    <w:rsid w:val="00B27046"/>
    <w:rsid w:val="00B27A4A"/>
    <w:rsid w:val="00B30964"/>
    <w:rsid w:val="00B312BB"/>
    <w:rsid w:val="00B3189F"/>
    <w:rsid w:val="00B329E1"/>
    <w:rsid w:val="00B32A2E"/>
    <w:rsid w:val="00B32CA1"/>
    <w:rsid w:val="00B34460"/>
    <w:rsid w:val="00B34BAE"/>
    <w:rsid w:val="00B369A8"/>
    <w:rsid w:val="00B37A6C"/>
    <w:rsid w:val="00B4074C"/>
    <w:rsid w:val="00B41431"/>
    <w:rsid w:val="00B418D5"/>
    <w:rsid w:val="00B422AF"/>
    <w:rsid w:val="00B42310"/>
    <w:rsid w:val="00B42ADA"/>
    <w:rsid w:val="00B435AF"/>
    <w:rsid w:val="00B43CCE"/>
    <w:rsid w:val="00B43D46"/>
    <w:rsid w:val="00B44443"/>
    <w:rsid w:val="00B44B35"/>
    <w:rsid w:val="00B458FA"/>
    <w:rsid w:val="00B472C6"/>
    <w:rsid w:val="00B47A9A"/>
    <w:rsid w:val="00B50712"/>
    <w:rsid w:val="00B5071D"/>
    <w:rsid w:val="00B5081E"/>
    <w:rsid w:val="00B50C9B"/>
    <w:rsid w:val="00B50ED2"/>
    <w:rsid w:val="00B51C00"/>
    <w:rsid w:val="00B528A3"/>
    <w:rsid w:val="00B52F97"/>
    <w:rsid w:val="00B53168"/>
    <w:rsid w:val="00B540D8"/>
    <w:rsid w:val="00B54154"/>
    <w:rsid w:val="00B54991"/>
    <w:rsid w:val="00B54FDE"/>
    <w:rsid w:val="00B55B55"/>
    <w:rsid w:val="00B5736D"/>
    <w:rsid w:val="00B57A49"/>
    <w:rsid w:val="00B607D6"/>
    <w:rsid w:val="00B60873"/>
    <w:rsid w:val="00B60938"/>
    <w:rsid w:val="00B62294"/>
    <w:rsid w:val="00B630A8"/>
    <w:rsid w:val="00B63FEC"/>
    <w:rsid w:val="00B640F8"/>
    <w:rsid w:val="00B64436"/>
    <w:rsid w:val="00B644F0"/>
    <w:rsid w:val="00B64C5D"/>
    <w:rsid w:val="00B64F28"/>
    <w:rsid w:val="00B657BE"/>
    <w:rsid w:val="00B658DE"/>
    <w:rsid w:val="00B66BF7"/>
    <w:rsid w:val="00B674C1"/>
    <w:rsid w:val="00B679C6"/>
    <w:rsid w:val="00B7022D"/>
    <w:rsid w:val="00B704C9"/>
    <w:rsid w:val="00B70D46"/>
    <w:rsid w:val="00B70DDF"/>
    <w:rsid w:val="00B73B7A"/>
    <w:rsid w:val="00B73BDD"/>
    <w:rsid w:val="00B73E3E"/>
    <w:rsid w:val="00B73EC8"/>
    <w:rsid w:val="00B754C3"/>
    <w:rsid w:val="00B76FBC"/>
    <w:rsid w:val="00B80527"/>
    <w:rsid w:val="00B80563"/>
    <w:rsid w:val="00B82137"/>
    <w:rsid w:val="00B83410"/>
    <w:rsid w:val="00B83538"/>
    <w:rsid w:val="00B8509A"/>
    <w:rsid w:val="00B853AB"/>
    <w:rsid w:val="00B85D34"/>
    <w:rsid w:val="00B85FA7"/>
    <w:rsid w:val="00B86434"/>
    <w:rsid w:val="00B864CE"/>
    <w:rsid w:val="00B86F1F"/>
    <w:rsid w:val="00B8746F"/>
    <w:rsid w:val="00B87C75"/>
    <w:rsid w:val="00B9121D"/>
    <w:rsid w:val="00B916E6"/>
    <w:rsid w:val="00B91884"/>
    <w:rsid w:val="00B91F63"/>
    <w:rsid w:val="00B92A50"/>
    <w:rsid w:val="00B9336E"/>
    <w:rsid w:val="00B93944"/>
    <w:rsid w:val="00B93B26"/>
    <w:rsid w:val="00B940C7"/>
    <w:rsid w:val="00B94232"/>
    <w:rsid w:val="00B94CE2"/>
    <w:rsid w:val="00B96867"/>
    <w:rsid w:val="00B96D6D"/>
    <w:rsid w:val="00B96D9C"/>
    <w:rsid w:val="00B974D3"/>
    <w:rsid w:val="00BA269F"/>
    <w:rsid w:val="00BA3B08"/>
    <w:rsid w:val="00BA69B9"/>
    <w:rsid w:val="00BA6B84"/>
    <w:rsid w:val="00BA7FD0"/>
    <w:rsid w:val="00BB00B4"/>
    <w:rsid w:val="00BB08D7"/>
    <w:rsid w:val="00BB0A1E"/>
    <w:rsid w:val="00BB0FDC"/>
    <w:rsid w:val="00BB1C8A"/>
    <w:rsid w:val="00BB1ED6"/>
    <w:rsid w:val="00BB2641"/>
    <w:rsid w:val="00BB2FD5"/>
    <w:rsid w:val="00BB30BA"/>
    <w:rsid w:val="00BB382B"/>
    <w:rsid w:val="00BB3DA9"/>
    <w:rsid w:val="00BB3EE1"/>
    <w:rsid w:val="00BB4308"/>
    <w:rsid w:val="00BB471C"/>
    <w:rsid w:val="00BB49E0"/>
    <w:rsid w:val="00BB6522"/>
    <w:rsid w:val="00BB65D7"/>
    <w:rsid w:val="00BB6A10"/>
    <w:rsid w:val="00BB6A70"/>
    <w:rsid w:val="00BB74DC"/>
    <w:rsid w:val="00BB7743"/>
    <w:rsid w:val="00BB7E19"/>
    <w:rsid w:val="00BC28AC"/>
    <w:rsid w:val="00BC2FBA"/>
    <w:rsid w:val="00BC391C"/>
    <w:rsid w:val="00BC4CA3"/>
    <w:rsid w:val="00BC5144"/>
    <w:rsid w:val="00BC5DE8"/>
    <w:rsid w:val="00BC62F2"/>
    <w:rsid w:val="00BC7A4A"/>
    <w:rsid w:val="00BD0642"/>
    <w:rsid w:val="00BD14DE"/>
    <w:rsid w:val="00BD22EF"/>
    <w:rsid w:val="00BD4176"/>
    <w:rsid w:val="00BD4347"/>
    <w:rsid w:val="00BD494A"/>
    <w:rsid w:val="00BD553F"/>
    <w:rsid w:val="00BD6FFB"/>
    <w:rsid w:val="00BD7808"/>
    <w:rsid w:val="00BD7ABD"/>
    <w:rsid w:val="00BE14D0"/>
    <w:rsid w:val="00BE172F"/>
    <w:rsid w:val="00BE2044"/>
    <w:rsid w:val="00BE23C6"/>
    <w:rsid w:val="00BE2571"/>
    <w:rsid w:val="00BE3E99"/>
    <w:rsid w:val="00BE3E9D"/>
    <w:rsid w:val="00BE4099"/>
    <w:rsid w:val="00BE43B4"/>
    <w:rsid w:val="00BE47D8"/>
    <w:rsid w:val="00BE5087"/>
    <w:rsid w:val="00BE53C6"/>
    <w:rsid w:val="00BE714D"/>
    <w:rsid w:val="00BE7550"/>
    <w:rsid w:val="00BE76A5"/>
    <w:rsid w:val="00BE76B6"/>
    <w:rsid w:val="00BF0043"/>
    <w:rsid w:val="00BF2BA8"/>
    <w:rsid w:val="00BF3668"/>
    <w:rsid w:val="00BF3708"/>
    <w:rsid w:val="00BF52E5"/>
    <w:rsid w:val="00BF6486"/>
    <w:rsid w:val="00BF698B"/>
    <w:rsid w:val="00BF6F1B"/>
    <w:rsid w:val="00BF7BB1"/>
    <w:rsid w:val="00BF7E08"/>
    <w:rsid w:val="00C001F9"/>
    <w:rsid w:val="00C0092F"/>
    <w:rsid w:val="00C01148"/>
    <w:rsid w:val="00C01B35"/>
    <w:rsid w:val="00C02680"/>
    <w:rsid w:val="00C03404"/>
    <w:rsid w:val="00C04F41"/>
    <w:rsid w:val="00C0593C"/>
    <w:rsid w:val="00C0643D"/>
    <w:rsid w:val="00C0643E"/>
    <w:rsid w:val="00C06E15"/>
    <w:rsid w:val="00C073ED"/>
    <w:rsid w:val="00C07611"/>
    <w:rsid w:val="00C113EF"/>
    <w:rsid w:val="00C14B7F"/>
    <w:rsid w:val="00C1689D"/>
    <w:rsid w:val="00C16C80"/>
    <w:rsid w:val="00C173C3"/>
    <w:rsid w:val="00C1770C"/>
    <w:rsid w:val="00C17A34"/>
    <w:rsid w:val="00C202E9"/>
    <w:rsid w:val="00C20DD4"/>
    <w:rsid w:val="00C21712"/>
    <w:rsid w:val="00C21D6D"/>
    <w:rsid w:val="00C22A39"/>
    <w:rsid w:val="00C22DC3"/>
    <w:rsid w:val="00C2475D"/>
    <w:rsid w:val="00C248A5"/>
    <w:rsid w:val="00C24B50"/>
    <w:rsid w:val="00C24BFD"/>
    <w:rsid w:val="00C266A5"/>
    <w:rsid w:val="00C30421"/>
    <w:rsid w:val="00C30FD2"/>
    <w:rsid w:val="00C33452"/>
    <w:rsid w:val="00C33D8F"/>
    <w:rsid w:val="00C33DC4"/>
    <w:rsid w:val="00C34A02"/>
    <w:rsid w:val="00C352D6"/>
    <w:rsid w:val="00C35839"/>
    <w:rsid w:val="00C35D70"/>
    <w:rsid w:val="00C35EDB"/>
    <w:rsid w:val="00C36616"/>
    <w:rsid w:val="00C373D3"/>
    <w:rsid w:val="00C37995"/>
    <w:rsid w:val="00C40CD4"/>
    <w:rsid w:val="00C40CE7"/>
    <w:rsid w:val="00C417F8"/>
    <w:rsid w:val="00C42A7D"/>
    <w:rsid w:val="00C43861"/>
    <w:rsid w:val="00C45B48"/>
    <w:rsid w:val="00C45D2B"/>
    <w:rsid w:val="00C46554"/>
    <w:rsid w:val="00C513CC"/>
    <w:rsid w:val="00C51E49"/>
    <w:rsid w:val="00C52BE1"/>
    <w:rsid w:val="00C538D1"/>
    <w:rsid w:val="00C53BCE"/>
    <w:rsid w:val="00C54CF7"/>
    <w:rsid w:val="00C55896"/>
    <w:rsid w:val="00C565B9"/>
    <w:rsid w:val="00C57299"/>
    <w:rsid w:val="00C5763D"/>
    <w:rsid w:val="00C60131"/>
    <w:rsid w:val="00C61E5F"/>
    <w:rsid w:val="00C6215A"/>
    <w:rsid w:val="00C62C60"/>
    <w:rsid w:val="00C632BF"/>
    <w:rsid w:val="00C63D9E"/>
    <w:rsid w:val="00C63ED2"/>
    <w:rsid w:val="00C651B7"/>
    <w:rsid w:val="00C675C9"/>
    <w:rsid w:val="00C7042E"/>
    <w:rsid w:val="00C708BD"/>
    <w:rsid w:val="00C70A97"/>
    <w:rsid w:val="00C710DA"/>
    <w:rsid w:val="00C732BB"/>
    <w:rsid w:val="00C73C19"/>
    <w:rsid w:val="00C743C5"/>
    <w:rsid w:val="00C7453B"/>
    <w:rsid w:val="00C74A15"/>
    <w:rsid w:val="00C75CCC"/>
    <w:rsid w:val="00C75F52"/>
    <w:rsid w:val="00C7688B"/>
    <w:rsid w:val="00C76FD9"/>
    <w:rsid w:val="00C80656"/>
    <w:rsid w:val="00C810E1"/>
    <w:rsid w:val="00C8113B"/>
    <w:rsid w:val="00C81243"/>
    <w:rsid w:val="00C822BC"/>
    <w:rsid w:val="00C82778"/>
    <w:rsid w:val="00C83238"/>
    <w:rsid w:val="00C833C1"/>
    <w:rsid w:val="00C833F5"/>
    <w:rsid w:val="00C835A5"/>
    <w:rsid w:val="00C84589"/>
    <w:rsid w:val="00C8680F"/>
    <w:rsid w:val="00C86A4B"/>
    <w:rsid w:val="00C8764F"/>
    <w:rsid w:val="00C87956"/>
    <w:rsid w:val="00C87D83"/>
    <w:rsid w:val="00C90033"/>
    <w:rsid w:val="00C9056E"/>
    <w:rsid w:val="00C90CEE"/>
    <w:rsid w:val="00C90E9C"/>
    <w:rsid w:val="00C91A29"/>
    <w:rsid w:val="00C9285D"/>
    <w:rsid w:val="00C946BE"/>
    <w:rsid w:val="00C94C0E"/>
    <w:rsid w:val="00C97769"/>
    <w:rsid w:val="00C97D7C"/>
    <w:rsid w:val="00CA0062"/>
    <w:rsid w:val="00CA1B51"/>
    <w:rsid w:val="00CA28E1"/>
    <w:rsid w:val="00CA292C"/>
    <w:rsid w:val="00CA319F"/>
    <w:rsid w:val="00CA31F8"/>
    <w:rsid w:val="00CA3200"/>
    <w:rsid w:val="00CA3702"/>
    <w:rsid w:val="00CA375C"/>
    <w:rsid w:val="00CA4E48"/>
    <w:rsid w:val="00CA6105"/>
    <w:rsid w:val="00CA641B"/>
    <w:rsid w:val="00CA6B31"/>
    <w:rsid w:val="00CB0117"/>
    <w:rsid w:val="00CB0B62"/>
    <w:rsid w:val="00CB0E3E"/>
    <w:rsid w:val="00CB2845"/>
    <w:rsid w:val="00CB3DAE"/>
    <w:rsid w:val="00CB4694"/>
    <w:rsid w:val="00CB5B68"/>
    <w:rsid w:val="00CB5FC1"/>
    <w:rsid w:val="00CB6E6B"/>
    <w:rsid w:val="00CC11CF"/>
    <w:rsid w:val="00CC14DE"/>
    <w:rsid w:val="00CC1ED8"/>
    <w:rsid w:val="00CC2279"/>
    <w:rsid w:val="00CC2786"/>
    <w:rsid w:val="00CC28FA"/>
    <w:rsid w:val="00CC296B"/>
    <w:rsid w:val="00CC2A4A"/>
    <w:rsid w:val="00CC38A0"/>
    <w:rsid w:val="00CC44B0"/>
    <w:rsid w:val="00CC5EF5"/>
    <w:rsid w:val="00CC688B"/>
    <w:rsid w:val="00CC69B8"/>
    <w:rsid w:val="00CC6B53"/>
    <w:rsid w:val="00CC6CED"/>
    <w:rsid w:val="00CC6FAA"/>
    <w:rsid w:val="00CC7955"/>
    <w:rsid w:val="00CD09A0"/>
    <w:rsid w:val="00CD2188"/>
    <w:rsid w:val="00CD2883"/>
    <w:rsid w:val="00CD28CB"/>
    <w:rsid w:val="00CD2C18"/>
    <w:rsid w:val="00CD2CED"/>
    <w:rsid w:val="00CD387E"/>
    <w:rsid w:val="00CD3E12"/>
    <w:rsid w:val="00CD41F2"/>
    <w:rsid w:val="00CD481F"/>
    <w:rsid w:val="00CD5C00"/>
    <w:rsid w:val="00CD6ACC"/>
    <w:rsid w:val="00CD7490"/>
    <w:rsid w:val="00CD791B"/>
    <w:rsid w:val="00CD7FB4"/>
    <w:rsid w:val="00CE0423"/>
    <w:rsid w:val="00CE0F6E"/>
    <w:rsid w:val="00CE15BB"/>
    <w:rsid w:val="00CE200E"/>
    <w:rsid w:val="00CE2F1C"/>
    <w:rsid w:val="00CE4D47"/>
    <w:rsid w:val="00CE5A76"/>
    <w:rsid w:val="00CE5ECA"/>
    <w:rsid w:val="00CE7B1E"/>
    <w:rsid w:val="00CF0979"/>
    <w:rsid w:val="00CF1391"/>
    <w:rsid w:val="00CF1559"/>
    <w:rsid w:val="00CF38A5"/>
    <w:rsid w:val="00CF4454"/>
    <w:rsid w:val="00CF5C88"/>
    <w:rsid w:val="00CF630D"/>
    <w:rsid w:val="00CF631E"/>
    <w:rsid w:val="00CF7704"/>
    <w:rsid w:val="00CF7995"/>
    <w:rsid w:val="00D0047E"/>
    <w:rsid w:val="00D00A41"/>
    <w:rsid w:val="00D00C1F"/>
    <w:rsid w:val="00D01473"/>
    <w:rsid w:val="00D01B35"/>
    <w:rsid w:val="00D02106"/>
    <w:rsid w:val="00D0230A"/>
    <w:rsid w:val="00D02A69"/>
    <w:rsid w:val="00D04D15"/>
    <w:rsid w:val="00D051E2"/>
    <w:rsid w:val="00D057FD"/>
    <w:rsid w:val="00D05AEF"/>
    <w:rsid w:val="00D05D6B"/>
    <w:rsid w:val="00D05E78"/>
    <w:rsid w:val="00D07137"/>
    <w:rsid w:val="00D0731A"/>
    <w:rsid w:val="00D07364"/>
    <w:rsid w:val="00D105EE"/>
    <w:rsid w:val="00D11ED8"/>
    <w:rsid w:val="00D12897"/>
    <w:rsid w:val="00D12B30"/>
    <w:rsid w:val="00D13B87"/>
    <w:rsid w:val="00D13F57"/>
    <w:rsid w:val="00D145E3"/>
    <w:rsid w:val="00D14E4D"/>
    <w:rsid w:val="00D17431"/>
    <w:rsid w:val="00D17679"/>
    <w:rsid w:val="00D20BB3"/>
    <w:rsid w:val="00D22096"/>
    <w:rsid w:val="00D22C82"/>
    <w:rsid w:val="00D231EC"/>
    <w:rsid w:val="00D234A9"/>
    <w:rsid w:val="00D23D6D"/>
    <w:rsid w:val="00D23DEC"/>
    <w:rsid w:val="00D2423B"/>
    <w:rsid w:val="00D250D9"/>
    <w:rsid w:val="00D2632C"/>
    <w:rsid w:val="00D263D7"/>
    <w:rsid w:val="00D26714"/>
    <w:rsid w:val="00D270F1"/>
    <w:rsid w:val="00D27F10"/>
    <w:rsid w:val="00D312C8"/>
    <w:rsid w:val="00D32CB5"/>
    <w:rsid w:val="00D3339D"/>
    <w:rsid w:val="00D34626"/>
    <w:rsid w:val="00D35C7D"/>
    <w:rsid w:val="00D365FF"/>
    <w:rsid w:val="00D37273"/>
    <w:rsid w:val="00D41022"/>
    <w:rsid w:val="00D42808"/>
    <w:rsid w:val="00D43529"/>
    <w:rsid w:val="00D4364E"/>
    <w:rsid w:val="00D43AF5"/>
    <w:rsid w:val="00D44903"/>
    <w:rsid w:val="00D45386"/>
    <w:rsid w:val="00D458D3"/>
    <w:rsid w:val="00D465AA"/>
    <w:rsid w:val="00D47D3D"/>
    <w:rsid w:val="00D47DED"/>
    <w:rsid w:val="00D50392"/>
    <w:rsid w:val="00D50EEA"/>
    <w:rsid w:val="00D51F69"/>
    <w:rsid w:val="00D542BA"/>
    <w:rsid w:val="00D55501"/>
    <w:rsid w:val="00D55FAC"/>
    <w:rsid w:val="00D56B27"/>
    <w:rsid w:val="00D578BC"/>
    <w:rsid w:val="00D609F7"/>
    <w:rsid w:val="00D631BA"/>
    <w:rsid w:val="00D635D2"/>
    <w:rsid w:val="00D64438"/>
    <w:rsid w:val="00D64943"/>
    <w:rsid w:val="00D70063"/>
    <w:rsid w:val="00D70AC7"/>
    <w:rsid w:val="00D70CE2"/>
    <w:rsid w:val="00D70E6A"/>
    <w:rsid w:val="00D7173C"/>
    <w:rsid w:val="00D71CC3"/>
    <w:rsid w:val="00D72AFA"/>
    <w:rsid w:val="00D73FA4"/>
    <w:rsid w:val="00D74488"/>
    <w:rsid w:val="00D74537"/>
    <w:rsid w:val="00D7549C"/>
    <w:rsid w:val="00D764CF"/>
    <w:rsid w:val="00D8154C"/>
    <w:rsid w:val="00D81610"/>
    <w:rsid w:val="00D82379"/>
    <w:rsid w:val="00D83918"/>
    <w:rsid w:val="00D85185"/>
    <w:rsid w:val="00D862DA"/>
    <w:rsid w:val="00D91B48"/>
    <w:rsid w:val="00D923A6"/>
    <w:rsid w:val="00D948EB"/>
    <w:rsid w:val="00D952AC"/>
    <w:rsid w:val="00D960DE"/>
    <w:rsid w:val="00D96174"/>
    <w:rsid w:val="00D96267"/>
    <w:rsid w:val="00D9638B"/>
    <w:rsid w:val="00D96761"/>
    <w:rsid w:val="00D97E75"/>
    <w:rsid w:val="00D97FB5"/>
    <w:rsid w:val="00DA0A47"/>
    <w:rsid w:val="00DA16DF"/>
    <w:rsid w:val="00DA2E55"/>
    <w:rsid w:val="00DA3ABF"/>
    <w:rsid w:val="00DA4160"/>
    <w:rsid w:val="00DA473A"/>
    <w:rsid w:val="00DA4953"/>
    <w:rsid w:val="00DA5448"/>
    <w:rsid w:val="00DA5B3A"/>
    <w:rsid w:val="00DA5C9F"/>
    <w:rsid w:val="00DA5FB0"/>
    <w:rsid w:val="00DA7F3D"/>
    <w:rsid w:val="00DB065A"/>
    <w:rsid w:val="00DB09E5"/>
    <w:rsid w:val="00DB128B"/>
    <w:rsid w:val="00DB2947"/>
    <w:rsid w:val="00DB3DFE"/>
    <w:rsid w:val="00DB4032"/>
    <w:rsid w:val="00DB4BE3"/>
    <w:rsid w:val="00DB4F8E"/>
    <w:rsid w:val="00DB5D89"/>
    <w:rsid w:val="00DB5E27"/>
    <w:rsid w:val="00DB7EF6"/>
    <w:rsid w:val="00DC045E"/>
    <w:rsid w:val="00DC0FA2"/>
    <w:rsid w:val="00DC1120"/>
    <w:rsid w:val="00DC175D"/>
    <w:rsid w:val="00DC2E79"/>
    <w:rsid w:val="00DC31AB"/>
    <w:rsid w:val="00DC3302"/>
    <w:rsid w:val="00DC3854"/>
    <w:rsid w:val="00DC3BB6"/>
    <w:rsid w:val="00DC3E0D"/>
    <w:rsid w:val="00DC4AE9"/>
    <w:rsid w:val="00DC533C"/>
    <w:rsid w:val="00DC67DF"/>
    <w:rsid w:val="00DC6CA2"/>
    <w:rsid w:val="00DC7566"/>
    <w:rsid w:val="00DC7A93"/>
    <w:rsid w:val="00DD166A"/>
    <w:rsid w:val="00DD2C54"/>
    <w:rsid w:val="00DD34EA"/>
    <w:rsid w:val="00DD3C42"/>
    <w:rsid w:val="00DD4B70"/>
    <w:rsid w:val="00DD4F34"/>
    <w:rsid w:val="00DD5924"/>
    <w:rsid w:val="00DD6092"/>
    <w:rsid w:val="00DE30A2"/>
    <w:rsid w:val="00DE34F2"/>
    <w:rsid w:val="00DE3565"/>
    <w:rsid w:val="00DE3DE8"/>
    <w:rsid w:val="00DE3F6F"/>
    <w:rsid w:val="00DE470D"/>
    <w:rsid w:val="00DE53E1"/>
    <w:rsid w:val="00DE573C"/>
    <w:rsid w:val="00DE6336"/>
    <w:rsid w:val="00DE67E6"/>
    <w:rsid w:val="00DE6BF1"/>
    <w:rsid w:val="00DE7915"/>
    <w:rsid w:val="00DF00B3"/>
    <w:rsid w:val="00DF097D"/>
    <w:rsid w:val="00DF149A"/>
    <w:rsid w:val="00DF2AE6"/>
    <w:rsid w:val="00DF392C"/>
    <w:rsid w:val="00DF3A18"/>
    <w:rsid w:val="00DF4671"/>
    <w:rsid w:val="00DF4AC4"/>
    <w:rsid w:val="00DF6AC8"/>
    <w:rsid w:val="00DF7044"/>
    <w:rsid w:val="00E000D6"/>
    <w:rsid w:val="00E0084D"/>
    <w:rsid w:val="00E0088B"/>
    <w:rsid w:val="00E01617"/>
    <w:rsid w:val="00E026BD"/>
    <w:rsid w:val="00E02E49"/>
    <w:rsid w:val="00E03121"/>
    <w:rsid w:val="00E03979"/>
    <w:rsid w:val="00E05DBA"/>
    <w:rsid w:val="00E068DA"/>
    <w:rsid w:val="00E06E07"/>
    <w:rsid w:val="00E0739B"/>
    <w:rsid w:val="00E0799D"/>
    <w:rsid w:val="00E109AE"/>
    <w:rsid w:val="00E10A14"/>
    <w:rsid w:val="00E110FB"/>
    <w:rsid w:val="00E11C5D"/>
    <w:rsid w:val="00E11E40"/>
    <w:rsid w:val="00E12896"/>
    <w:rsid w:val="00E12B9D"/>
    <w:rsid w:val="00E12DBD"/>
    <w:rsid w:val="00E131AE"/>
    <w:rsid w:val="00E1365C"/>
    <w:rsid w:val="00E13BAA"/>
    <w:rsid w:val="00E13D5D"/>
    <w:rsid w:val="00E14546"/>
    <w:rsid w:val="00E14EA0"/>
    <w:rsid w:val="00E1529A"/>
    <w:rsid w:val="00E16919"/>
    <w:rsid w:val="00E16F21"/>
    <w:rsid w:val="00E17194"/>
    <w:rsid w:val="00E17FD1"/>
    <w:rsid w:val="00E20EE0"/>
    <w:rsid w:val="00E20F0B"/>
    <w:rsid w:val="00E220F9"/>
    <w:rsid w:val="00E229A2"/>
    <w:rsid w:val="00E230FC"/>
    <w:rsid w:val="00E2371D"/>
    <w:rsid w:val="00E24B82"/>
    <w:rsid w:val="00E2595D"/>
    <w:rsid w:val="00E25AEF"/>
    <w:rsid w:val="00E26DED"/>
    <w:rsid w:val="00E27966"/>
    <w:rsid w:val="00E30F84"/>
    <w:rsid w:val="00E31DB3"/>
    <w:rsid w:val="00E335A7"/>
    <w:rsid w:val="00E33A7F"/>
    <w:rsid w:val="00E342C2"/>
    <w:rsid w:val="00E34BE3"/>
    <w:rsid w:val="00E34D4B"/>
    <w:rsid w:val="00E34E76"/>
    <w:rsid w:val="00E35058"/>
    <w:rsid w:val="00E351C5"/>
    <w:rsid w:val="00E358FA"/>
    <w:rsid w:val="00E416BA"/>
    <w:rsid w:val="00E41D51"/>
    <w:rsid w:val="00E423AF"/>
    <w:rsid w:val="00E424EA"/>
    <w:rsid w:val="00E42901"/>
    <w:rsid w:val="00E429DA"/>
    <w:rsid w:val="00E42AD6"/>
    <w:rsid w:val="00E449BC"/>
    <w:rsid w:val="00E44BF1"/>
    <w:rsid w:val="00E45516"/>
    <w:rsid w:val="00E469C6"/>
    <w:rsid w:val="00E46A30"/>
    <w:rsid w:val="00E503CE"/>
    <w:rsid w:val="00E51E91"/>
    <w:rsid w:val="00E527E2"/>
    <w:rsid w:val="00E52B1E"/>
    <w:rsid w:val="00E548D8"/>
    <w:rsid w:val="00E54EDC"/>
    <w:rsid w:val="00E55B99"/>
    <w:rsid w:val="00E5625F"/>
    <w:rsid w:val="00E562CA"/>
    <w:rsid w:val="00E56416"/>
    <w:rsid w:val="00E5717B"/>
    <w:rsid w:val="00E60DC3"/>
    <w:rsid w:val="00E6108A"/>
    <w:rsid w:val="00E62C6A"/>
    <w:rsid w:val="00E63D99"/>
    <w:rsid w:val="00E64331"/>
    <w:rsid w:val="00E66892"/>
    <w:rsid w:val="00E66DCB"/>
    <w:rsid w:val="00E66F0A"/>
    <w:rsid w:val="00E67205"/>
    <w:rsid w:val="00E67A1D"/>
    <w:rsid w:val="00E70080"/>
    <w:rsid w:val="00E704CB"/>
    <w:rsid w:val="00E70DD6"/>
    <w:rsid w:val="00E71081"/>
    <w:rsid w:val="00E7179E"/>
    <w:rsid w:val="00E71DC9"/>
    <w:rsid w:val="00E72198"/>
    <w:rsid w:val="00E72FCD"/>
    <w:rsid w:val="00E733AA"/>
    <w:rsid w:val="00E73A72"/>
    <w:rsid w:val="00E7460F"/>
    <w:rsid w:val="00E74C55"/>
    <w:rsid w:val="00E7766E"/>
    <w:rsid w:val="00E77B68"/>
    <w:rsid w:val="00E805D0"/>
    <w:rsid w:val="00E80DE4"/>
    <w:rsid w:val="00E817F8"/>
    <w:rsid w:val="00E81CBF"/>
    <w:rsid w:val="00E831F3"/>
    <w:rsid w:val="00E840DE"/>
    <w:rsid w:val="00E84D24"/>
    <w:rsid w:val="00E84E5E"/>
    <w:rsid w:val="00E8597E"/>
    <w:rsid w:val="00E8694B"/>
    <w:rsid w:val="00E87447"/>
    <w:rsid w:val="00E903A6"/>
    <w:rsid w:val="00E908FC"/>
    <w:rsid w:val="00E90B0D"/>
    <w:rsid w:val="00E90B38"/>
    <w:rsid w:val="00E917D8"/>
    <w:rsid w:val="00E93338"/>
    <w:rsid w:val="00E9374A"/>
    <w:rsid w:val="00E94F66"/>
    <w:rsid w:val="00E956AF"/>
    <w:rsid w:val="00E95967"/>
    <w:rsid w:val="00E96602"/>
    <w:rsid w:val="00E96B38"/>
    <w:rsid w:val="00E9716A"/>
    <w:rsid w:val="00E97875"/>
    <w:rsid w:val="00E97A95"/>
    <w:rsid w:val="00EA116F"/>
    <w:rsid w:val="00EA14E8"/>
    <w:rsid w:val="00EA1F59"/>
    <w:rsid w:val="00EA2089"/>
    <w:rsid w:val="00EA21CB"/>
    <w:rsid w:val="00EA2C8D"/>
    <w:rsid w:val="00EA3660"/>
    <w:rsid w:val="00EA3F58"/>
    <w:rsid w:val="00EA4A03"/>
    <w:rsid w:val="00EA4B5F"/>
    <w:rsid w:val="00EA7729"/>
    <w:rsid w:val="00EB00B6"/>
    <w:rsid w:val="00EB030F"/>
    <w:rsid w:val="00EB135B"/>
    <w:rsid w:val="00EB1F46"/>
    <w:rsid w:val="00EB2576"/>
    <w:rsid w:val="00EB2A45"/>
    <w:rsid w:val="00EB4207"/>
    <w:rsid w:val="00EB4516"/>
    <w:rsid w:val="00EB5A9D"/>
    <w:rsid w:val="00EB6355"/>
    <w:rsid w:val="00EB7D47"/>
    <w:rsid w:val="00EB7EF7"/>
    <w:rsid w:val="00EC10F6"/>
    <w:rsid w:val="00EC1527"/>
    <w:rsid w:val="00EC2005"/>
    <w:rsid w:val="00EC5D07"/>
    <w:rsid w:val="00EC7911"/>
    <w:rsid w:val="00ED041D"/>
    <w:rsid w:val="00ED0D90"/>
    <w:rsid w:val="00ED1297"/>
    <w:rsid w:val="00ED236A"/>
    <w:rsid w:val="00ED257C"/>
    <w:rsid w:val="00ED2FE1"/>
    <w:rsid w:val="00ED4881"/>
    <w:rsid w:val="00ED4A9D"/>
    <w:rsid w:val="00ED5F22"/>
    <w:rsid w:val="00ED6CB4"/>
    <w:rsid w:val="00ED7111"/>
    <w:rsid w:val="00ED7A08"/>
    <w:rsid w:val="00EE0E74"/>
    <w:rsid w:val="00EE1CB7"/>
    <w:rsid w:val="00EE20E8"/>
    <w:rsid w:val="00EE224A"/>
    <w:rsid w:val="00EE227D"/>
    <w:rsid w:val="00EE36A3"/>
    <w:rsid w:val="00EE36A8"/>
    <w:rsid w:val="00EE387D"/>
    <w:rsid w:val="00EE54F4"/>
    <w:rsid w:val="00EE5BB7"/>
    <w:rsid w:val="00EE6571"/>
    <w:rsid w:val="00EF0886"/>
    <w:rsid w:val="00EF1190"/>
    <w:rsid w:val="00EF26F3"/>
    <w:rsid w:val="00EF34A6"/>
    <w:rsid w:val="00EF3629"/>
    <w:rsid w:val="00EF4690"/>
    <w:rsid w:val="00EF5490"/>
    <w:rsid w:val="00EF56DC"/>
    <w:rsid w:val="00EF5B34"/>
    <w:rsid w:val="00EF5E05"/>
    <w:rsid w:val="00EF6144"/>
    <w:rsid w:val="00F009C0"/>
    <w:rsid w:val="00F0149C"/>
    <w:rsid w:val="00F01A31"/>
    <w:rsid w:val="00F022B8"/>
    <w:rsid w:val="00F03A33"/>
    <w:rsid w:val="00F04788"/>
    <w:rsid w:val="00F04C09"/>
    <w:rsid w:val="00F04D5B"/>
    <w:rsid w:val="00F04EE6"/>
    <w:rsid w:val="00F06339"/>
    <w:rsid w:val="00F0789B"/>
    <w:rsid w:val="00F10796"/>
    <w:rsid w:val="00F1105B"/>
    <w:rsid w:val="00F122E1"/>
    <w:rsid w:val="00F1339E"/>
    <w:rsid w:val="00F13B1F"/>
    <w:rsid w:val="00F149BB"/>
    <w:rsid w:val="00F14C22"/>
    <w:rsid w:val="00F15080"/>
    <w:rsid w:val="00F152F9"/>
    <w:rsid w:val="00F15DFD"/>
    <w:rsid w:val="00F16A9E"/>
    <w:rsid w:val="00F1702C"/>
    <w:rsid w:val="00F173EA"/>
    <w:rsid w:val="00F17B00"/>
    <w:rsid w:val="00F20867"/>
    <w:rsid w:val="00F2115C"/>
    <w:rsid w:val="00F21288"/>
    <w:rsid w:val="00F22C0A"/>
    <w:rsid w:val="00F24990"/>
    <w:rsid w:val="00F25A8A"/>
    <w:rsid w:val="00F26C1F"/>
    <w:rsid w:val="00F26F85"/>
    <w:rsid w:val="00F27234"/>
    <w:rsid w:val="00F3027B"/>
    <w:rsid w:val="00F30BDA"/>
    <w:rsid w:val="00F312FF"/>
    <w:rsid w:val="00F31878"/>
    <w:rsid w:val="00F32367"/>
    <w:rsid w:val="00F3261B"/>
    <w:rsid w:val="00F33204"/>
    <w:rsid w:val="00F3342B"/>
    <w:rsid w:val="00F33509"/>
    <w:rsid w:val="00F33AA0"/>
    <w:rsid w:val="00F340E7"/>
    <w:rsid w:val="00F340F3"/>
    <w:rsid w:val="00F344B8"/>
    <w:rsid w:val="00F3462D"/>
    <w:rsid w:val="00F35061"/>
    <w:rsid w:val="00F35759"/>
    <w:rsid w:val="00F35CF8"/>
    <w:rsid w:val="00F36399"/>
    <w:rsid w:val="00F3738F"/>
    <w:rsid w:val="00F37796"/>
    <w:rsid w:val="00F37A19"/>
    <w:rsid w:val="00F400A3"/>
    <w:rsid w:val="00F407E6"/>
    <w:rsid w:val="00F408CC"/>
    <w:rsid w:val="00F41A36"/>
    <w:rsid w:val="00F421DC"/>
    <w:rsid w:val="00F43433"/>
    <w:rsid w:val="00F44731"/>
    <w:rsid w:val="00F449F4"/>
    <w:rsid w:val="00F44B99"/>
    <w:rsid w:val="00F45111"/>
    <w:rsid w:val="00F45532"/>
    <w:rsid w:val="00F45535"/>
    <w:rsid w:val="00F459DE"/>
    <w:rsid w:val="00F45D5A"/>
    <w:rsid w:val="00F4769A"/>
    <w:rsid w:val="00F4791F"/>
    <w:rsid w:val="00F47CC9"/>
    <w:rsid w:val="00F47E3B"/>
    <w:rsid w:val="00F47E7C"/>
    <w:rsid w:val="00F50116"/>
    <w:rsid w:val="00F50436"/>
    <w:rsid w:val="00F5253D"/>
    <w:rsid w:val="00F536B9"/>
    <w:rsid w:val="00F54C73"/>
    <w:rsid w:val="00F55070"/>
    <w:rsid w:val="00F55AFA"/>
    <w:rsid w:val="00F57BFA"/>
    <w:rsid w:val="00F608FA"/>
    <w:rsid w:val="00F60949"/>
    <w:rsid w:val="00F6108A"/>
    <w:rsid w:val="00F610DB"/>
    <w:rsid w:val="00F62C9B"/>
    <w:rsid w:val="00F63322"/>
    <w:rsid w:val="00F64100"/>
    <w:rsid w:val="00F64292"/>
    <w:rsid w:val="00F652D9"/>
    <w:rsid w:val="00F65430"/>
    <w:rsid w:val="00F664B5"/>
    <w:rsid w:val="00F665A8"/>
    <w:rsid w:val="00F672EC"/>
    <w:rsid w:val="00F67E1D"/>
    <w:rsid w:val="00F70DCC"/>
    <w:rsid w:val="00F72055"/>
    <w:rsid w:val="00F74154"/>
    <w:rsid w:val="00F74578"/>
    <w:rsid w:val="00F76282"/>
    <w:rsid w:val="00F76E20"/>
    <w:rsid w:val="00F77BBE"/>
    <w:rsid w:val="00F807C2"/>
    <w:rsid w:val="00F8089C"/>
    <w:rsid w:val="00F829CB"/>
    <w:rsid w:val="00F839EA"/>
    <w:rsid w:val="00F83C09"/>
    <w:rsid w:val="00F85418"/>
    <w:rsid w:val="00F85EA6"/>
    <w:rsid w:val="00F8633A"/>
    <w:rsid w:val="00F86466"/>
    <w:rsid w:val="00F86A4D"/>
    <w:rsid w:val="00F86DFF"/>
    <w:rsid w:val="00F874D1"/>
    <w:rsid w:val="00F91040"/>
    <w:rsid w:val="00F932C0"/>
    <w:rsid w:val="00F94534"/>
    <w:rsid w:val="00F957C9"/>
    <w:rsid w:val="00F96400"/>
    <w:rsid w:val="00F96A24"/>
    <w:rsid w:val="00F96E0B"/>
    <w:rsid w:val="00F9724E"/>
    <w:rsid w:val="00F9744C"/>
    <w:rsid w:val="00F97C88"/>
    <w:rsid w:val="00FA06FE"/>
    <w:rsid w:val="00FA0E46"/>
    <w:rsid w:val="00FA4CB5"/>
    <w:rsid w:val="00FA4D50"/>
    <w:rsid w:val="00FA5841"/>
    <w:rsid w:val="00FA6E64"/>
    <w:rsid w:val="00FA71CF"/>
    <w:rsid w:val="00FA762D"/>
    <w:rsid w:val="00FB1A2A"/>
    <w:rsid w:val="00FB2A34"/>
    <w:rsid w:val="00FB2ED0"/>
    <w:rsid w:val="00FB5427"/>
    <w:rsid w:val="00FB5A8B"/>
    <w:rsid w:val="00FB5B19"/>
    <w:rsid w:val="00FB7522"/>
    <w:rsid w:val="00FB77B3"/>
    <w:rsid w:val="00FC09B3"/>
    <w:rsid w:val="00FC0A9C"/>
    <w:rsid w:val="00FC0D5D"/>
    <w:rsid w:val="00FC1B7B"/>
    <w:rsid w:val="00FC20EC"/>
    <w:rsid w:val="00FC3E58"/>
    <w:rsid w:val="00FC5567"/>
    <w:rsid w:val="00FC55AA"/>
    <w:rsid w:val="00FC6687"/>
    <w:rsid w:val="00FC6A1D"/>
    <w:rsid w:val="00FC6FE7"/>
    <w:rsid w:val="00FC72A3"/>
    <w:rsid w:val="00FC747C"/>
    <w:rsid w:val="00FC79B7"/>
    <w:rsid w:val="00FD0D7E"/>
    <w:rsid w:val="00FD1076"/>
    <w:rsid w:val="00FD15FB"/>
    <w:rsid w:val="00FD3697"/>
    <w:rsid w:val="00FD371E"/>
    <w:rsid w:val="00FD3C05"/>
    <w:rsid w:val="00FD4609"/>
    <w:rsid w:val="00FD48F7"/>
    <w:rsid w:val="00FD49DB"/>
    <w:rsid w:val="00FD5220"/>
    <w:rsid w:val="00FD5757"/>
    <w:rsid w:val="00FD5A30"/>
    <w:rsid w:val="00FD6F68"/>
    <w:rsid w:val="00FD6F8E"/>
    <w:rsid w:val="00FD72F5"/>
    <w:rsid w:val="00FE0639"/>
    <w:rsid w:val="00FE078D"/>
    <w:rsid w:val="00FE0CE3"/>
    <w:rsid w:val="00FE14B1"/>
    <w:rsid w:val="00FE211F"/>
    <w:rsid w:val="00FE3AEA"/>
    <w:rsid w:val="00FE447A"/>
    <w:rsid w:val="00FE7AB7"/>
    <w:rsid w:val="00FE7D57"/>
    <w:rsid w:val="00FF09F0"/>
    <w:rsid w:val="00FF0BB6"/>
    <w:rsid w:val="00FF167B"/>
    <w:rsid w:val="00FF1CB4"/>
    <w:rsid w:val="00FF3767"/>
    <w:rsid w:val="00FF4002"/>
    <w:rsid w:val="00FF43C3"/>
    <w:rsid w:val="00FF4D03"/>
    <w:rsid w:val="00FF5549"/>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41F2"/>
  </w:style>
  <w:style w:type="paragraph" w:styleId="Heading1">
    <w:name w:val="heading 1"/>
    <w:basedOn w:val="Normal"/>
    <w:next w:val="Normal"/>
    <w:link w:val="Heading1Char"/>
    <w:uiPriority w:val="9"/>
    <w:qFormat/>
    <w:rsid w:val="005E2676"/>
    <w:pPr>
      <w:keepNext/>
      <w:keepLines/>
      <w:spacing w:before="400" w:after="40" w:line="240" w:lineRule="auto"/>
      <w:outlineLvl w:val="0"/>
    </w:pPr>
    <w:rPr>
      <w:rFonts w:ascii="Times New Roman" w:eastAsiaTheme="majorEastAsia" w:hAnsi="Times New Roman" w:cstheme="majorBidi"/>
      <w:b/>
      <w:color w:val="6F1515"/>
      <w:sz w:val="32"/>
      <w:szCs w:val="36"/>
    </w:rPr>
  </w:style>
  <w:style w:type="paragraph" w:styleId="Heading2">
    <w:name w:val="heading 2"/>
    <w:basedOn w:val="Normal"/>
    <w:next w:val="Normal"/>
    <w:link w:val="Heading2Char"/>
    <w:uiPriority w:val="9"/>
    <w:unhideWhenUsed/>
    <w:qFormat/>
    <w:rsid w:val="00065F34"/>
    <w:pPr>
      <w:keepNext/>
      <w:keepLines/>
      <w:spacing w:before="40" w:after="0" w:line="240" w:lineRule="auto"/>
      <w:jc w:val="both"/>
      <w:outlineLvl w:val="1"/>
    </w:pPr>
    <w:rPr>
      <w:rFonts w:ascii="Times New Roman" w:eastAsiaTheme="majorEastAsia" w:hAnsi="Times New Roman" w:cstheme="majorBidi"/>
      <w:color w:val="6F1515"/>
      <w:sz w:val="28"/>
      <w:szCs w:val="32"/>
    </w:rPr>
  </w:style>
  <w:style w:type="paragraph" w:styleId="Heading3">
    <w:name w:val="heading 3"/>
    <w:basedOn w:val="Normal"/>
    <w:next w:val="Normal"/>
    <w:link w:val="Heading3Char"/>
    <w:uiPriority w:val="4"/>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4"/>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00000"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000000"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5E2676"/>
    <w:rPr>
      <w:rFonts w:ascii="Times New Roman" w:eastAsiaTheme="majorEastAsia" w:hAnsi="Times New Roman" w:cstheme="majorBidi"/>
      <w:b/>
      <w:color w:val="6F1515"/>
      <w:sz w:val="32"/>
      <w:szCs w:val="36"/>
    </w:rPr>
  </w:style>
  <w:style w:type="character" w:customStyle="1" w:styleId="Heading2Char">
    <w:name w:val="Heading 2 Char"/>
    <w:basedOn w:val="DefaultParagraphFont"/>
    <w:link w:val="Heading2"/>
    <w:uiPriority w:val="9"/>
    <w:rsid w:val="00065F34"/>
    <w:rPr>
      <w:rFonts w:ascii="Times New Roman" w:eastAsiaTheme="majorEastAsia" w:hAnsi="Times New Roman" w:cstheme="majorBidi"/>
      <w:color w:val="6F1515"/>
      <w:sz w:val="28"/>
      <w:szCs w:val="32"/>
    </w:rPr>
  </w:style>
  <w:style w:type="character" w:customStyle="1" w:styleId="Heading3Char">
    <w:name w:val="Heading 3 Char"/>
    <w:basedOn w:val="DefaultParagraphFont"/>
    <w:link w:val="Heading3"/>
    <w:uiPriority w:val="4"/>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4"/>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2"/>
    <w:unhideWhenUsed/>
    <w:qFormat/>
    <w:rsid w:val="00453A2B"/>
    <w:pPr>
      <w:spacing w:line="240" w:lineRule="auto"/>
      <w:jc w:val="center"/>
    </w:pPr>
    <w:rPr>
      <w:rFonts w:ascii="Times New Roman" w:hAnsi="Times New Roman"/>
      <w:bCs/>
      <w:i/>
      <w:color w:val="6F1515"/>
      <w:sz w:val="24"/>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aliases w:val="List of Tables"/>
    <w:basedOn w:val="Normal"/>
    <w:next w:val="Normal"/>
    <w:uiPriority w:val="99"/>
    <w:unhideWhenUsed/>
    <w:rsid w:val="0023131D"/>
    <w:pPr>
      <w:spacing w:after="0"/>
    </w:pPr>
  </w:style>
  <w:style w:type="paragraph" w:customStyle="1" w:styleId="ContactInfo">
    <w:name w:val="Contact Info"/>
    <w:basedOn w:val="Normal"/>
    <w:uiPriority w:val="4"/>
    <w:qFormat/>
    <w:rsid w:val="00B9121D"/>
    <w:pPr>
      <w:spacing w:before="360" w:after="0" w:line="264" w:lineRule="auto"/>
      <w:contextualSpacing/>
      <w:jc w:val="center"/>
    </w:pPr>
    <w:rPr>
      <w:color w:val="44546A" w:themeColor="text2"/>
      <w:lang w:eastAsia="ja-JP"/>
    </w:rPr>
  </w:style>
  <w:style w:type="paragraph" w:styleId="FootnoteText">
    <w:name w:val="footnote text"/>
    <w:basedOn w:val="Normal"/>
    <w:link w:val="FootnoteTextChar"/>
    <w:uiPriority w:val="99"/>
    <w:semiHidden/>
    <w:unhideWhenUsed/>
    <w:rsid w:val="00F829CB"/>
    <w:pPr>
      <w:spacing w:after="0" w:line="240" w:lineRule="auto"/>
    </w:pPr>
    <w:rPr>
      <w:color w:val="44546A" w:themeColor="text2"/>
      <w:szCs w:val="20"/>
      <w:lang w:eastAsia="ja-JP"/>
    </w:rPr>
  </w:style>
  <w:style w:type="character" w:customStyle="1" w:styleId="FootnoteTextChar">
    <w:name w:val="Footnote Text Char"/>
    <w:basedOn w:val="DefaultParagraphFont"/>
    <w:link w:val="FootnoteText"/>
    <w:uiPriority w:val="99"/>
    <w:semiHidden/>
    <w:rsid w:val="00F829CB"/>
    <w:rPr>
      <w:color w:val="44546A" w:themeColor="text2"/>
      <w:szCs w:val="20"/>
      <w:lang w:eastAsia="ja-JP"/>
    </w:rPr>
  </w:style>
  <w:style w:type="character" w:customStyle="1" w:styleId="jpfdse">
    <w:name w:val="jpfdse"/>
    <w:basedOn w:val="DefaultParagraphFont"/>
    <w:rsid w:val="00F829CB"/>
  </w:style>
  <w:style w:type="character" w:styleId="HTMLKeyboard">
    <w:name w:val="HTML Keyboard"/>
    <w:basedOn w:val="DefaultParagraphFont"/>
    <w:uiPriority w:val="99"/>
    <w:semiHidden/>
    <w:unhideWhenUsed/>
    <w:rsid w:val="00F829CB"/>
    <w:rPr>
      <w:rFonts w:ascii="Consolas" w:hAnsi="Consolas"/>
      <w:sz w:val="22"/>
      <w:szCs w:val="20"/>
    </w:rPr>
  </w:style>
  <w:style w:type="paragraph" w:styleId="Bibliography">
    <w:name w:val="Bibliography"/>
    <w:basedOn w:val="Normal"/>
    <w:next w:val="Normal"/>
    <w:uiPriority w:val="37"/>
    <w:unhideWhenUsed/>
    <w:rsid w:val="008D1157"/>
    <w:pPr>
      <w:spacing w:after="240" w:line="240" w:lineRule="auto"/>
      <w:ind w:left="720" w:hanging="720"/>
    </w:pPr>
  </w:style>
  <w:style w:type="table" w:styleId="PlainTable4">
    <w:name w:val="Plain Table 4"/>
    <w:basedOn w:val="TableNormal"/>
    <w:uiPriority w:val="44"/>
    <w:rsid w:val="0017473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D960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60D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4.xml"/><Relationship Id="rId30" Type="http://schemas.microsoft.com/office/2011/relationships/people" Target="people.xml"/></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00000"/>
      </a:hlink>
      <a:folHlink>
        <a:srgbClr val="000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0FDFAD-BBDF-45E2-B672-A43FD1C76A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95</TotalTime>
  <Pages>30</Pages>
  <Words>6210</Words>
  <Characters>35401</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2650</cp:revision>
  <cp:lastPrinted>2022-10-25T12:06:00Z</cp:lastPrinted>
  <dcterms:created xsi:type="dcterms:W3CDTF">2022-09-25T02:46:00Z</dcterms:created>
  <dcterms:modified xsi:type="dcterms:W3CDTF">2022-12-11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ainx75nv"/&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